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0F9A24" w14:textId="77777777" w:rsidR="00595846" w:rsidRDefault="00595846" w:rsidP="001C5502">
      <w:pPr>
        <w:jc w:val="center"/>
        <w:outlineLvl w:val="0"/>
        <w:rPr>
          <w:rFonts w:ascii="Times New Roman" w:hAnsi="Times New Roman" w:cs="Times New Roman"/>
          <w:b/>
        </w:rPr>
      </w:pPr>
    </w:p>
    <w:p w14:paraId="504A387E" w14:textId="77777777" w:rsidR="00595846" w:rsidRDefault="00595846" w:rsidP="001C5502">
      <w:pPr>
        <w:jc w:val="center"/>
        <w:outlineLvl w:val="0"/>
        <w:rPr>
          <w:rFonts w:ascii="Times New Roman" w:hAnsi="Times New Roman" w:cs="Times New Roman"/>
          <w:b/>
        </w:rPr>
      </w:pPr>
    </w:p>
    <w:p w14:paraId="73D23C9A" w14:textId="77777777" w:rsidR="00595846" w:rsidRDefault="00595846" w:rsidP="001C5502">
      <w:pPr>
        <w:jc w:val="center"/>
        <w:outlineLvl w:val="0"/>
        <w:rPr>
          <w:rFonts w:ascii="Times New Roman" w:hAnsi="Times New Roman" w:cs="Times New Roman"/>
          <w:b/>
        </w:rPr>
      </w:pPr>
    </w:p>
    <w:p w14:paraId="2348D274" w14:textId="77777777" w:rsidR="00595846" w:rsidRDefault="00595846" w:rsidP="001C5502">
      <w:pPr>
        <w:jc w:val="center"/>
        <w:outlineLvl w:val="0"/>
        <w:rPr>
          <w:rFonts w:ascii="Times New Roman" w:hAnsi="Times New Roman" w:cs="Times New Roman"/>
          <w:b/>
        </w:rPr>
      </w:pPr>
    </w:p>
    <w:p w14:paraId="5A0F5B2B" w14:textId="77777777" w:rsidR="00595846" w:rsidRDefault="00595846" w:rsidP="001C5502">
      <w:pPr>
        <w:jc w:val="center"/>
        <w:outlineLvl w:val="0"/>
        <w:rPr>
          <w:rFonts w:ascii="Times New Roman" w:hAnsi="Times New Roman" w:cs="Times New Roman"/>
          <w:b/>
        </w:rPr>
      </w:pPr>
    </w:p>
    <w:p w14:paraId="7C177574" w14:textId="77777777" w:rsidR="00595846" w:rsidRDefault="00595846" w:rsidP="001C5502">
      <w:pPr>
        <w:jc w:val="center"/>
        <w:outlineLvl w:val="0"/>
        <w:rPr>
          <w:rFonts w:ascii="Times New Roman" w:hAnsi="Times New Roman" w:cs="Times New Roman"/>
          <w:b/>
        </w:rPr>
      </w:pPr>
    </w:p>
    <w:p w14:paraId="3DD1B179" w14:textId="0CDFADB3" w:rsidR="00B46C86" w:rsidRDefault="00B46C86" w:rsidP="001C5502">
      <w:pPr>
        <w:jc w:val="center"/>
        <w:outlineLvl w:val="0"/>
        <w:rPr>
          <w:rFonts w:ascii="Times New Roman" w:hAnsi="Times New Roman" w:cs="Times New Roman"/>
          <w:b/>
        </w:rPr>
      </w:pPr>
      <w:proofErr w:type="spellStart"/>
      <w:r w:rsidRPr="00341704">
        <w:rPr>
          <w:rFonts w:ascii="Times New Roman" w:hAnsi="Times New Roman" w:cs="Times New Roman"/>
          <w:b/>
        </w:rPr>
        <w:t>GeMS</w:t>
      </w:r>
      <w:proofErr w:type="spellEnd"/>
      <w:r w:rsidRPr="00341704">
        <w:rPr>
          <w:rFonts w:ascii="Times New Roman" w:hAnsi="Times New Roman" w:cs="Times New Roman"/>
          <w:b/>
        </w:rPr>
        <w:t>: A generalized management strategy evaluation framework for fisheries</w:t>
      </w:r>
    </w:p>
    <w:p w14:paraId="1813E804" w14:textId="4EB89B86" w:rsidR="001C5502" w:rsidRDefault="001C5502" w:rsidP="00BC3D72">
      <w:pPr>
        <w:jc w:val="both"/>
        <w:outlineLvl w:val="0"/>
        <w:rPr>
          <w:rFonts w:ascii="Times New Roman" w:hAnsi="Times New Roman" w:cs="Times New Roman"/>
          <w:b/>
        </w:rPr>
      </w:pPr>
    </w:p>
    <w:p w14:paraId="5147F62D" w14:textId="77777777" w:rsidR="00595846" w:rsidRDefault="00595846" w:rsidP="00BC3D72">
      <w:pPr>
        <w:jc w:val="both"/>
        <w:outlineLvl w:val="0"/>
        <w:rPr>
          <w:rFonts w:ascii="Times New Roman" w:hAnsi="Times New Roman" w:cs="Times New Roman"/>
        </w:rPr>
      </w:pPr>
    </w:p>
    <w:p w14:paraId="29AC8E6A" w14:textId="77777777" w:rsidR="00595846" w:rsidRDefault="00595846" w:rsidP="00BC3D72">
      <w:pPr>
        <w:jc w:val="both"/>
        <w:outlineLvl w:val="0"/>
        <w:rPr>
          <w:rFonts w:ascii="Times New Roman" w:hAnsi="Times New Roman" w:cs="Times New Roman"/>
        </w:rPr>
      </w:pPr>
    </w:p>
    <w:p w14:paraId="22068857" w14:textId="77777777" w:rsidR="00595846" w:rsidRDefault="00595846" w:rsidP="00BC3D72">
      <w:pPr>
        <w:jc w:val="both"/>
        <w:outlineLvl w:val="0"/>
        <w:rPr>
          <w:rFonts w:ascii="Times New Roman" w:hAnsi="Times New Roman" w:cs="Times New Roman"/>
        </w:rPr>
      </w:pPr>
    </w:p>
    <w:p w14:paraId="0CD4D9CD" w14:textId="77777777" w:rsidR="00595846" w:rsidRDefault="00595846" w:rsidP="00BC3D72">
      <w:pPr>
        <w:jc w:val="both"/>
        <w:outlineLvl w:val="0"/>
        <w:rPr>
          <w:rFonts w:ascii="Times New Roman" w:hAnsi="Times New Roman" w:cs="Times New Roman"/>
        </w:rPr>
      </w:pPr>
    </w:p>
    <w:p w14:paraId="360B972C" w14:textId="77777777" w:rsidR="00595846" w:rsidRDefault="00595846" w:rsidP="00595846">
      <w:pPr>
        <w:jc w:val="center"/>
        <w:outlineLvl w:val="0"/>
        <w:rPr>
          <w:rFonts w:ascii="Times New Roman" w:hAnsi="Times New Roman" w:cs="Times New Roman"/>
        </w:rPr>
      </w:pPr>
    </w:p>
    <w:p w14:paraId="1B3334C1" w14:textId="22A464D6" w:rsidR="001C5502" w:rsidRDefault="001C5502" w:rsidP="00595846">
      <w:pPr>
        <w:jc w:val="center"/>
        <w:outlineLvl w:val="0"/>
        <w:rPr>
          <w:rFonts w:ascii="Times New Roman" w:hAnsi="Times New Roman" w:cs="Times New Roman"/>
          <w:vertAlign w:val="superscript"/>
        </w:rPr>
      </w:pPr>
      <w:r>
        <w:rPr>
          <w:rFonts w:ascii="Times New Roman" w:hAnsi="Times New Roman" w:cs="Times New Roman"/>
        </w:rPr>
        <w:t>Cody Szuwalski</w:t>
      </w:r>
      <w:r w:rsidRPr="001C5502">
        <w:rPr>
          <w:rFonts w:ascii="Times New Roman" w:hAnsi="Times New Roman" w:cs="Times New Roman"/>
          <w:vertAlign w:val="superscript"/>
        </w:rPr>
        <w:t>1,2</w:t>
      </w:r>
      <w:r>
        <w:rPr>
          <w:rFonts w:ascii="Times New Roman" w:hAnsi="Times New Roman" w:cs="Times New Roman"/>
          <w:vertAlign w:val="superscript"/>
        </w:rPr>
        <w:t>*</w:t>
      </w:r>
      <w:r w:rsidR="00B34E0F">
        <w:rPr>
          <w:rFonts w:ascii="Times New Roman" w:hAnsi="Times New Roman" w:cs="Times New Roman"/>
        </w:rPr>
        <w:t xml:space="preserve">, </w:t>
      </w:r>
      <w:r>
        <w:rPr>
          <w:rFonts w:ascii="Times New Roman" w:hAnsi="Times New Roman" w:cs="Times New Roman"/>
        </w:rPr>
        <w:t>Q</w:t>
      </w:r>
      <w:r w:rsidR="00B34E0F">
        <w:rPr>
          <w:rFonts w:ascii="Times New Roman" w:hAnsi="Times New Roman" w:cs="Times New Roman"/>
        </w:rPr>
        <w:t>i Lee</w:t>
      </w:r>
      <w:r w:rsidRPr="001C5502">
        <w:rPr>
          <w:rFonts w:ascii="Times New Roman" w:hAnsi="Times New Roman" w:cs="Times New Roman"/>
          <w:vertAlign w:val="superscript"/>
        </w:rPr>
        <w:t>1,2</w:t>
      </w:r>
    </w:p>
    <w:p w14:paraId="6BD409BF" w14:textId="0FEB517C" w:rsidR="00595846" w:rsidRDefault="00595846" w:rsidP="00595846">
      <w:pPr>
        <w:jc w:val="center"/>
        <w:outlineLvl w:val="0"/>
        <w:rPr>
          <w:rFonts w:ascii="Times New Roman" w:hAnsi="Times New Roman" w:cs="Times New Roman"/>
          <w:vertAlign w:val="superscript"/>
        </w:rPr>
      </w:pPr>
    </w:p>
    <w:p w14:paraId="51A1BE10" w14:textId="634FB195" w:rsidR="00595846" w:rsidRDefault="00595846" w:rsidP="00595846">
      <w:pPr>
        <w:jc w:val="center"/>
        <w:outlineLvl w:val="0"/>
        <w:rPr>
          <w:rFonts w:ascii="Times New Roman" w:hAnsi="Times New Roman" w:cs="Times New Roman"/>
          <w:vertAlign w:val="superscript"/>
        </w:rPr>
      </w:pPr>
    </w:p>
    <w:p w14:paraId="035C8BAE" w14:textId="77777777" w:rsidR="00595846" w:rsidRDefault="00595846" w:rsidP="00595846">
      <w:pPr>
        <w:jc w:val="center"/>
        <w:outlineLvl w:val="0"/>
        <w:rPr>
          <w:rFonts w:ascii="Times New Roman" w:hAnsi="Times New Roman" w:cs="Times New Roman"/>
        </w:rPr>
      </w:pPr>
    </w:p>
    <w:p w14:paraId="62D7AB65" w14:textId="77777777" w:rsidR="001C5502" w:rsidRPr="001C5502" w:rsidRDefault="001C5502" w:rsidP="00595846">
      <w:pPr>
        <w:jc w:val="center"/>
        <w:outlineLvl w:val="0"/>
        <w:rPr>
          <w:rFonts w:ascii="Times New Roman" w:hAnsi="Times New Roman" w:cs="Times New Roman"/>
        </w:rPr>
      </w:pPr>
    </w:p>
    <w:p w14:paraId="534824AA" w14:textId="77777777" w:rsidR="001C5502" w:rsidRPr="0012216A" w:rsidRDefault="001C5502" w:rsidP="00595846">
      <w:pPr>
        <w:spacing w:line="276" w:lineRule="auto"/>
        <w:jc w:val="center"/>
        <w:rPr>
          <w:rFonts w:ascii="Times New Roman" w:hAnsi="Times New Roman" w:cs="Times New Roman"/>
        </w:rPr>
      </w:pPr>
      <w:r w:rsidRPr="0012216A">
        <w:rPr>
          <w:rFonts w:ascii="Times New Roman" w:hAnsi="Times New Roman" w:cs="Times New Roman"/>
          <w:vertAlign w:val="superscript"/>
        </w:rPr>
        <w:t>1</w:t>
      </w:r>
      <w:r w:rsidRPr="0012216A">
        <w:rPr>
          <w:rFonts w:ascii="Times New Roman" w:hAnsi="Times New Roman" w:cs="Times New Roman"/>
        </w:rPr>
        <w:t>Marine Science Institute, University of California, Santa Barbara</w:t>
      </w:r>
      <w:r>
        <w:rPr>
          <w:rFonts w:ascii="Times New Roman" w:hAnsi="Times New Roman" w:cs="Times New Roman"/>
        </w:rPr>
        <w:t>, 93117.</w:t>
      </w:r>
    </w:p>
    <w:p w14:paraId="56FE503B" w14:textId="3417E179" w:rsidR="001C5502" w:rsidRDefault="001C5502" w:rsidP="00595846">
      <w:pPr>
        <w:spacing w:line="276" w:lineRule="auto"/>
        <w:jc w:val="center"/>
        <w:rPr>
          <w:rFonts w:ascii="Times New Roman" w:hAnsi="Times New Roman" w:cs="Times New Roman"/>
        </w:rPr>
      </w:pPr>
      <w:r w:rsidRPr="0012216A">
        <w:rPr>
          <w:rFonts w:ascii="Times New Roman" w:hAnsi="Times New Roman" w:cs="Times New Roman"/>
          <w:vertAlign w:val="superscript"/>
        </w:rPr>
        <w:t>2</w:t>
      </w:r>
      <w:r w:rsidRPr="0012216A">
        <w:rPr>
          <w:rFonts w:ascii="Times New Roman" w:hAnsi="Times New Roman" w:cs="Times New Roman"/>
        </w:rPr>
        <w:t>Bren School of Environmental Science and Management, University of California, Santa Barbara</w:t>
      </w:r>
      <w:r>
        <w:rPr>
          <w:rFonts w:ascii="Times New Roman" w:hAnsi="Times New Roman" w:cs="Times New Roman"/>
        </w:rPr>
        <w:t>, 93117.</w:t>
      </w:r>
    </w:p>
    <w:p w14:paraId="1331BFFE" w14:textId="79E2C805" w:rsidR="00595846" w:rsidRDefault="00595846" w:rsidP="00595846">
      <w:pPr>
        <w:spacing w:line="276" w:lineRule="auto"/>
        <w:jc w:val="center"/>
        <w:rPr>
          <w:rFonts w:ascii="Times New Roman" w:hAnsi="Times New Roman" w:cs="Times New Roman"/>
        </w:rPr>
      </w:pPr>
    </w:p>
    <w:p w14:paraId="0C20513E" w14:textId="0584DA00" w:rsidR="00595846" w:rsidRDefault="00595846" w:rsidP="00595846">
      <w:pPr>
        <w:spacing w:line="276" w:lineRule="auto"/>
        <w:jc w:val="center"/>
        <w:rPr>
          <w:rFonts w:ascii="Times New Roman" w:hAnsi="Times New Roman" w:cs="Times New Roman"/>
        </w:rPr>
      </w:pPr>
    </w:p>
    <w:p w14:paraId="54ABEFD1" w14:textId="77777777" w:rsidR="00595846" w:rsidRDefault="00595846" w:rsidP="00595846">
      <w:pPr>
        <w:spacing w:line="276" w:lineRule="auto"/>
        <w:jc w:val="center"/>
        <w:rPr>
          <w:rFonts w:ascii="Times New Roman" w:hAnsi="Times New Roman" w:cs="Times New Roman"/>
        </w:rPr>
      </w:pPr>
    </w:p>
    <w:p w14:paraId="18E5FD28" w14:textId="1F6855FE" w:rsidR="001C5502" w:rsidRDefault="001C5502" w:rsidP="00595846">
      <w:pPr>
        <w:spacing w:line="276" w:lineRule="auto"/>
        <w:jc w:val="center"/>
        <w:rPr>
          <w:rFonts w:ascii="Times New Roman" w:hAnsi="Times New Roman" w:cs="Times New Roman"/>
        </w:rPr>
      </w:pPr>
    </w:p>
    <w:p w14:paraId="00B7C13A" w14:textId="63E3F5D7" w:rsidR="001C5502" w:rsidRDefault="001C5502" w:rsidP="00595846">
      <w:pPr>
        <w:spacing w:line="276" w:lineRule="auto"/>
        <w:jc w:val="center"/>
        <w:rPr>
          <w:rFonts w:ascii="Times New Roman" w:hAnsi="Times New Roman" w:cs="Times New Roman"/>
        </w:rPr>
      </w:pPr>
      <w:r>
        <w:rPr>
          <w:rFonts w:ascii="Times New Roman" w:hAnsi="Times New Roman" w:cs="Times New Roman"/>
        </w:rPr>
        <w:t>* Corresponding author</w:t>
      </w:r>
    </w:p>
    <w:p w14:paraId="3B5B20BB" w14:textId="222B0D85" w:rsidR="001C5502" w:rsidRPr="001C5502" w:rsidRDefault="001C5502" w:rsidP="00595846">
      <w:pPr>
        <w:spacing w:line="276" w:lineRule="auto"/>
        <w:jc w:val="center"/>
        <w:rPr>
          <w:rFonts w:ascii="Times New Roman" w:hAnsi="Times New Roman" w:cs="Times New Roman"/>
        </w:rPr>
      </w:pPr>
      <w:r>
        <w:rPr>
          <w:rFonts w:ascii="Times New Roman" w:hAnsi="Times New Roman" w:cs="Times New Roman"/>
        </w:rPr>
        <w:t>Email: c.s.szuwalski@gmail.com</w:t>
      </w:r>
    </w:p>
    <w:p w14:paraId="74AC868C" w14:textId="77777777" w:rsidR="00B46C86" w:rsidRPr="00341704" w:rsidRDefault="00B46C86" w:rsidP="00BC3D72">
      <w:pPr>
        <w:jc w:val="both"/>
        <w:outlineLvl w:val="0"/>
        <w:rPr>
          <w:rFonts w:ascii="Times New Roman" w:hAnsi="Times New Roman" w:cs="Times New Roman"/>
          <w:b/>
        </w:rPr>
      </w:pPr>
    </w:p>
    <w:p w14:paraId="07ECB2FC" w14:textId="77777777" w:rsidR="001C5502" w:rsidRDefault="001C5502">
      <w:pPr>
        <w:rPr>
          <w:rFonts w:ascii="Times New Roman" w:hAnsi="Times New Roman" w:cs="Times New Roman"/>
          <w:b/>
        </w:rPr>
      </w:pPr>
      <w:r>
        <w:rPr>
          <w:rFonts w:ascii="Times New Roman" w:hAnsi="Times New Roman" w:cs="Times New Roman"/>
          <w:b/>
        </w:rPr>
        <w:br w:type="page"/>
      </w:r>
    </w:p>
    <w:p w14:paraId="1FF62D7E" w14:textId="55925551" w:rsidR="0019241D" w:rsidRPr="001C5502" w:rsidRDefault="00FB669C" w:rsidP="001C5502">
      <w:pPr>
        <w:pStyle w:val="Heading1"/>
        <w:spacing w:line="480" w:lineRule="auto"/>
        <w:rPr>
          <w:sz w:val="36"/>
        </w:rPr>
      </w:pPr>
      <w:r w:rsidRPr="001C5502">
        <w:rPr>
          <w:sz w:val="36"/>
        </w:rPr>
        <w:lastRenderedPageBreak/>
        <w:t>Abstract</w:t>
      </w:r>
    </w:p>
    <w:p w14:paraId="00B2EEBB" w14:textId="256BC02A" w:rsidR="00454DF2" w:rsidRDefault="00995ADB" w:rsidP="001C5502">
      <w:pPr>
        <w:spacing w:line="480" w:lineRule="auto"/>
        <w:jc w:val="both"/>
        <w:rPr>
          <w:rFonts w:ascii="Times New Roman" w:hAnsi="Times New Roman" w:cs="Times New Roman"/>
        </w:rPr>
      </w:pPr>
      <w:r w:rsidRPr="00341704">
        <w:rPr>
          <w:rFonts w:ascii="Times New Roman" w:hAnsi="Times New Roman" w:cs="Times New Roman"/>
        </w:rPr>
        <w:t>Generalized Management Strategy Evaluation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provides a flexible simulation platform to quantitatively answer questions in fisheries management while incorporating the uncertainty of the management process itself.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us</w:t>
      </w:r>
      <w:r>
        <w:rPr>
          <w:rFonts w:ascii="Times New Roman" w:hAnsi="Times New Roman" w:cs="Times New Roman"/>
        </w:rPr>
        <w:t>es</w:t>
      </w:r>
      <w:r w:rsidRPr="00341704">
        <w:rPr>
          <w:rFonts w:ascii="Times New Roman" w:hAnsi="Times New Roman" w:cs="Times New Roman"/>
        </w:rPr>
        <w:t xml:space="preserve"> a two-box, age-structured operating model </w:t>
      </w:r>
      <w:r>
        <w:rPr>
          <w:rFonts w:ascii="Times New Roman" w:hAnsi="Times New Roman" w:cs="Times New Roman"/>
        </w:rPr>
        <w:t>in which</w:t>
      </w:r>
      <w:r w:rsidRPr="00341704">
        <w:rPr>
          <w:rFonts w:ascii="Times New Roman" w:hAnsi="Times New Roman" w:cs="Times New Roman"/>
        </w:rPr>
        <w:t xml:space="preserve"> </w:t>
      </w:r>
      <w:r>
        <w:rPr>
          <w:rFonts w:ascii="Times New Roman" w:hAnsi="Times New Roman" w:cs="Times New Roman"/>
        </w:rPr>
        <w:t>time-variation</w:t>
      </w:r>
      <w:r w:rsidRPr="00341704">
        <w:rPr>
          <w:rFonts w:ascii="Times New Roman" w:hAnsi="Times New Roman" w:cs="Times New Roman"/>
        </w:rPr>
        <w:t xml:space="preserve"> in all population processes</w:t>
      </w:r>
      <w:r>
        <w:rPr>
          <w:rFonts w:ascii="Times New Roman" w:hAnsi="Times New Roman" w:cs="Times New Roman"/>
        </w:rPr>
        <w:t xml:space="preserve"> is possible. Time-variation in simulated population processes allows the evaluation of the impact of environmental</w:t>
      </w:r>
      <w:r w:rsidRPr="00341704">
        <w:rPr>
          <w:rFonts w:ascii="Times New Roman" w:hAnsi="Times New Roman" w:cs="Times New Roman"/>
        </w:rPr>
        <w:t xml:space="preserve"> change, shifts in species distribution, and </w:t>
      </w:r>
      <w:r>
        <w:rPr>
          <w:rFonts w:ascii="Times New Roman" w:hAnsi="Times New Roman" w:cs="Times New Roman"/>
        </w:rPr>
        <w:t xml:space="preserve">changes </w:t>
      </w:r>
      <w:r w:rsidRPr="00341704">
        <w:rPr>
          <w:rFonts w:ascii="Times New Roman" w:hAnsi="Times New Roman" w:cs="Times New Roman"/>
        </w:rPr>
        <w:t>exploitation</w:t>
      </w:r>
      <w:r>
        <w:rPr>
          <w:rFonts w:ascii="Times New Roman" w:hAnsi="Times New Roman" w:cs="Times New Roman"/>
        </w:rPr>
        <w:t xml:space="preserve"> patterns on management</w:t>
      </w:r>
      <w:r w:rsidRPr="00341704">
        <w:rPr>
          <w:rFonts w:ascii="Times New Roman" w:hAnsi="Times New Roman" w:cs="Times New Roman"/>
        </w:rPr>
        <w:t xml:space="preserve">. </w:t>
      </w:r>
      <w:r w:rsidR="00E00984">
        <w:rPr>
          <w:rFonts w:ascii="Times New Roman" w:hAnsi="Times New Roman" w:cs="Times New Roman"/>
        </w:rPr>
        <w:t>This variability</w:t>
      </w:r>
      <w:r w:rsidRPr="00341704">
        <w:rPr>
          <w:rFonts w:ascii="Times New Roman" w:hAnsi="Times New Roman" w:cs="Times New Roman"/>
        </w:rPr>
        <w:t xml:space="preserve"> can have dramatic impacts on sustainable yields, but </w:t>
      </w:r>
      <w:r w:rsidR="00E00984">
        <w:rPr>
          <w:rFonts w:ascii="Times New Roman" w:hAnsi="Times New Roman" w:cs="Times New Roman"/>
        </w:rPr>
        <w:t>it</w:t>
      </w:r>
      <w:r w:rsidRPr="00341704">
        <w:rPr>
          <w:rFonts w:ascii="Times New Roman" w:hAnsi="Times New Roman" w:cs="Times New Roman"/>
        </w:rPr>
        <w:t xml:space="preserve"> is often not incorporated into management. Here, we </w:t>
      </w:r>
      <w:r>
        <w:rPr>
          <w:rFonts w:ascii="Times New Roman" w:hAnsi="Times New Roman" w:cs="Times New Roman"/>
        </w:rPr>
        <w:t>demonstrate</w:t>
      </w:r>
      <w:r w:rsidRPr="00341704">
        <w:rPr>
          <w:rFonts w:ascii="Times New Roman" w:hAnsi="Times New Roman" w:cs="Times New Roman"/>
        </w:rPr>
        <w:t xml:space="preserve"> the current capabilities </w:t>
      </w:r>
      <w:r>
        <w:rPr>
          <w:rFonts w:ascii="Times New Roman" w:hAnsi="Times New Roman" w:cs="Times New Roman"/>
        </w:rPr>
        <w:t xml:space="preserve">of the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framework using two examples. We conclude by discussing potential uses for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and how it complements the existing tools used for management strategy evaluations.</w:t>
      </w:r>
    </w:p>
    <w:p w14:paraId="72C51379" w14:textId="77777777" w:rsidR="00995ADB" w:rsidRPr="00341704" w:rsidRDefault="00995ADB" w:rsidP="00BC3D72">
      <w:pPr>
        <w:jc w:val="both"/>
        <w:rPr>
          <w:rFonts w:ascii="Times New Roman" w:hAnsi="Times New Roman" w:cs="Times New Roman"/>
        </w:rPr>
      </w:pPr>
    </w:p>
    <w:p w14:paraId="7660FCB0" w14:textId="77777777" w:rsidR="001C5502" w:rsidRDefault="001C5502">
      <w:pPr>
        <w:rPr>
          <w:rFonts w:ascii="Times New Roman" w:hAnsi="Times New Roman" w:cs="Times New Roman"/>
        </w:rPr>
      </w:pPr>
      <w:r>
        <w:rPr>
          <w:rFonts w:ascii="Times New Roman" w:hAnsi="Times New Roman" w:cs="Times New Roman"/>
        </w:rPr>
        <w:br w:type="page"/>
      </w:r>
    </w:p>
    <w:p w14:paraId="0CFF89FB" w14:textId="7112B970" w:rsidR="000B633D" w:rsidRPr="001C5502" w:rsidRDefault="00454DF2" w:rsidP="001C5502">
      <w:pPr>
        <w:spacing w:line="480" w:lineRule="auto"/>
        <w:jc w:val="both"/>
        <w:rPr>
          <w:rFonts w:ascii="Times New Roman" w:hAnsi="Times New Roman" w:cs="Times New Roman"/>
          <w:sz w:val="36"/>
        </w:rPr>
      </w:pPr>
      <w:r w:rsidRPr="001C5502">
        <w:rPr>
          <w:rFonts w:ascii="Times New Roman" w:hAnsi="Times New Roman" w:cs="Times New Roman"/>
          <w:b/>
          <w:sz w:val="36"/>
        </w:rPr>
        <w:lastRenderedPageBreak/>
        <w:t>Introduction</w:t>
      </w:r>
    </w:p>
    <w:p w14:paraId="7B93135C" w14:textId="49AD8685" w:rsidR="008317FE" w:rsidRPr="00341704" w:rsidRDefault="000B633D" w:rsidP="001C5502">
      <w:pPr>
        <w:spacing w:line="480" w:lineRule="auto"/>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2F7706" w:rsidRPr="00341704">
        <w:rPr>
          <w:rFonts w:ascii="Times New Roman" w:hAnsi="Times New Roman" w:cs="Times New Roman"/>
        </w:rPr>
        <w:t>a</w:t>
      </w:r>
      <w:r w:rsidRPr="00341704">
        <w:rPr>
          <w:rFonts w:ascii="Times New Roman" w:hAnsi="Times New Roman" w:cs="Times New Roman"/>
        </w:rPr>
        <w:t xml:space="preserve"> resource, </w:t>
      </w:r>
      <w:r w:rsidR="003521FE" w:rsidRPr="00341704">
        <w:rPr>
          <w:rFonts w:ascii="Times New Roman" w:hAnsi="Times New Roman" w:cs="Times New Roman"/>
        </w:rPr>
        <w:t xml:space="preserve">with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C10AAA" w:rsidRPr="00341704">
        <w:rPr>
          <w:rFonts w:ascii="Times New Roman" w:hAnsi="Times New Roman" w:cs="Times New Roman"/>
        </w:rPr>
        <w:t xml:space="preserve">Effectively managing an exploited population requires an understanding of the way a population will respond to changes in exploitation. This can be a difficult task because of th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population’s dynamics</w:t>
      </w:r>
      <w:r w:rsidR="00A76E57">
        <w:rPr>
          <w:rFonts w:ascii="Times New Roman" w:hAnsi="Times New Roman" w:cs="Times New Roman"/>
        </w:rPr>
        <w:t xml:space="preserve"> and implementation of management</w:t>
      </w:r>
      <w:r w:rsidR="00C10AAA" w:rsidRPr="00341704">
        <w:rPr>
          <w:rFonts w:ascii="Times New Roman" w:hAnsi="Times New Roman" w:cs="Times New Roman"/>
        </w:rPr>
        <w:t>. In recent years, m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nu81m4tf","properties":{"formattedCitation":"(1)","plainCitation":"(1)","noteIndex":0},"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083727">
        <w:rPr>
          <w:rFonts w:ascii="Times New Roman" w:hAnsi="Times New Roman" w:cs="Times New Roman"/>
          <w:noProof/>
        </w:rPr>
        <w:t>(1)</w:t>
      </w:r>
      <w:r w:rsidR="008847AB" w:rsidRPr="00341704">
        <w:rPr>
          <w:rFonts w:ascii="Times New Roman" w:hAnsi="Times New Roman" w:cs="Times New Roman"/>
        </w:rPr>
        <w:fldChar w:fldCharType="end"/>
      </w:r>
      <w:r w:rsidR="00F50FD0">
        <w:rPr>
          <w:rFonts w:ascii="Times New Roman" w:hAnsi="Times New Roman" w:cs="Times New Roman"/>
        </w:rPr>
        <w:t>)</w:t>
      </w:r>
      <w:r w:rsidR="00C10AAA" w:rsidRPr="00341704">
        <w:rPr>
          <w:rFonts w:ascii="Times New Roman" w:hAnsi="Times New Roman" w:cs="Times New Roman"/>
        </w:rPr>
        <w:t xml:space="preserve"> has been proposed as the gold standard for the testing of management strategies under uncertainty</w:t>
      </w:r>
      <w:r w:rsidR="003D6B95" w:rsidRPr="00341704">
        <w:rPr>
          <w:rFonts w:ascii="Times New Roman" w:hAnsi="Times New Roman" w:cs="Times New Roman"/>
        </w:rPr>
        <w:t xml:space="preserve"> </w:t>
      </w:r>
      <w:r w:rsidR="004A2BA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u6VYiEXE","properties":{"formattedCitation":"(2\\uc0\\u8211{}4)","plainCitation":"(2–4)","noteIndex":0},"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4]]}}},{"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4A2BA9" w:rsidRPr="00341704">
        <w:rPr>
          <w:rFonts w:ascii="Times New Roman" w:hAnsi="Times New Roman" w:cs="Times New Roman"/>
        </w:rPr>
        <w:fldChar w:fldCharType="separate"/>
      </w:r>
      <w:r w:rsidR="00083727" w:rsidRPr="00083727">
        <w:rPr>
          <w:rFonts w:ascii="Times New Roman" w:hAnsi="Times New Roman" w:cs="Times New Roman"/>
        </w:rPr>
        <w:t>(2–4)</w:t>
      </w:r>
      <w:r w:rsidR="004A2BA9"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B04FA" w:rsidRPr="00341704">
        <w:rPr>
          <w:rFonts w:ascii="Times New Roman" w:hAnsi="Times New Roman" w:cs="Times New Roman"/>
        </w:rPr>
        <w:t>MSE</w:t>
      </w:r>
      <w:r w:rsidR="00EE6A8C" w:rsidRPr="00341704">
        <w:rPr>
          <w:rFonts w:ascii="Times New Roman" w:hAnsi="Times New Roman" w:cs="Times New Roman"/>
        </w:rPr>
        <w:t xml:space="preserve"> is a process of creating simulated </w:t>
      </w:r>
      <w:r w:rsidR="00927EF5">
        <w:rPr>
          <w:rFonts w:ascii="Times New Roman" w:hAnsi="Times New Roman" w:cs="Times New Roman"/>
        </w:rPr>
        <w:t>populations</w:t>
      </w:r>
      <w:r w:rsidR="00EE6A8C" w:rsidRPr="00341704">
        <w:rPr>
          <w:rFonts w:ascii="Times New Roman" w:hAnsi="Times New Roman" w:cs="Times New Roman"/>
        </w:rPr>
        <w:t xml:space="preserve"> (the ‘operating model’) and testing different assessment tools (the ‘estimation model’) and harvest control rules to evaluate their performance in metrics like long term yield, variability in yield, and probability of over</w:t>
      </w:r>
      <w:r w:rsidR="00927EF5">
        <w:rPr>
          <w:rFonts w:ascii="Times New Roman" w:hAnsi="Times New Roman" w:cs="Times New Roman"/>
        </w:rPr>
        <w:t>harvest</w:t>
      </w:r>
      <w:r w:rsidR="00EE6A8C" w:rsidRPr="00341704">
        <w:rPr>
          <w:rFonts w:ascii="Times New Roman" w:hAnsi="Times New Roman" w:cs="Times New Roman"/>
        </w:rPr>
        <w:t>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WOCRisGZ","properties":{"formattedCitation":"(4\\uc0\\u8211{}6)","plainCitation":"(4–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083727" w:rsidRPr="00083727">
        <w:rPr>
          <w:rFonts w:ascii="Times New Roman" w:hAnsi="Times New Roman" w:cs="Times New Roman"/>
        </w:rPr>
        <w:t>(4–6)</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strategies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1C5502">
      <w:pPr>
        <w:spacing w:line="480" w:lineRule="auto"/>
        <w:ind w:firstLine="720"/>
        <w:jc w:val="both"/>
        <w:rPr>
          <w:rFonts w:ascii="Times New Roman" w:hAnsi="Times New Roman" w:cs="Times New Roman"/>
        </w:rPr>
      </w:pPr>
    </w:p>
    <w:p w14:paraId="18BED1C8" w14:textId="1A41C3BF" w:rsidR="003F02B6" w:rsidRPr="00341704" w:rsidRDefault="002F7706" w:rsidP="001C5502">
      <w:pPr>
        <w:spacing w:line="480" w:lineRule="auto"/>
        <w:jc w:val="both"/>
        <w:rPr>
          <w:rFonts w:ascii="Times New Roman" w:hAnsi="Times New Roman" w:cs="Times New Roman"/>
        </w:rPr>
      </w:pPr>
      <w:r w:rsidRPr="00341704">
        <w:rPr>
          <w:rFonts w:ascii="Times New Roman" w:hAnsi="Times New Roman" w:cs="Times New Roman"/>
        </w:rPr>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many fisheries around the globe</w:t>
      </w:r>
      <w:r w:rsidR="009165E5" w:rsidRPr="00341704">
        <w:rPr>
          <w:rFonts w:ascii="Times New Roman" w:hAnsi="Times New Roman" w:cs="Times New Roman"/>
        </w:rPr>
        <w:t xml:space="preserve"> to compare and select management strategies</w:t>
      </w:r>
      <w:r w:rsidR="00996B9B">
        <w:rPr>
          <w:rFonts w:ascii="Times New Roman" w:hAnsi="Times New Roman" w:cs="Times New Roman"/>
        </w:rPr>
        <w:t xml:space="preserve">.  </w:t>
      </w:r>
      <w:r w:rsidR="00860517">
        <w:rPr>
          <w:rFonts w:ascii="Times New Roman" w:hAnsi="Times New Roman" w:cs="Times New Roman"/>
        </w:rPr>
        <w:t>MSE</w:t>
      </w:r>
      <w:r w:rsidR="00996B9B">
        <w:rPr>
          <w:rFonts w:ascii="Times New Roman" w:hAnsi="Times New Roman" w:cs="Times New Roman"/>
        </w:rPr>
        <w:t xml:space="preserve"> was </w:t>
      </w:r>
      <w:r w:rsidR="004F424D" w:rsidRPr="00341704">
        <w:rPr>
          <w:rFonts w:ascii="Times New Roman" w:hAnsi="Times New Roman" w:cs="Times New Roman"/>
        </w:rPr>
        <w:t>pioneered by</w:t>
      </w:r>
      <w:r w:rsidR="00415DCA" w:rsidRPr="00341704">
        <w:rPr>
          <w:rFonts w:ascii="Times New Roman" w:hAnsi="Times New Roman" w:cs="Times New Roman"/>
        </w:rPr>
        <w:t xml:space="preserve"> de la Mare </w:t>
      </w:r>
      <w:r w:rsidR="00415DC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4536ascu","properties":{"formattedCitation":"(7)","plainCitation":"(7)","noteIndex":0},"citationItems":[{"id":33,"uris":["http://zotero.org/users/2229006/items/FTTUHISK"],"uri":["http://zotero.org/users/2229006/items/FTTUHISK"],"itemData":{"id":33,"type":"article-journal","title":"Simulation Studies on Management Procedures","container-title":"Reports of the International Whaling Commission","page":"429-450","volume":"36","author":[{"family":"Mare","given":"William K.","non-dropping-particle":"de la"}],"issued":{"date-parts":[["1986"]]}},"suppress-author":true}],"schema":"https://github.com/citation-style-language/schema/raw/master/csl-citation.json"} </w:instrText>
      </w:r>
      <w:r w:rsidR="00415DCA" w:rsidRPr="00341704">
        <w:rPr>
          <w:rFonts w:ascii="Times New Roman" w:hAnsi="Times New Roman" w:cs="Times New Roman"/>
        </w:rPr>
        <w:fldChar w:fldCharType="separate"/>
      </w:r>
      <w:r w:rsidR="00083727">
        <w:rPr>
          <w:rFonts w:ascii="Times New Roman" w:hAnsi="Times New Roman" w:cs="Times New Roman"/>
          <w:noProof/>
        </w:rPr>
        <w:t>(7)</w:t>
      </w:r>
      <w:r w:rsidR="00415DCA" w:rsidRPr="00341704">
        <w:rPr>
          <w:rFonts w:ascii="Times New Roman" w:hAnsi="Times New Roman" w:cs="Times New Roman"/>
        </w:rPr>
        <w:fldChar w:fldCharType="end"/>
      </w:r>
      <w:r w:rsidR="00142A14" w:rsidRPr="00341704">
        <w:rPr>
          <w:rFonts w:ascii="Times New Roman" w:hAnsi="Times New Roman" w:cs="Times New Roman"/>
        </w:rPr>
        <w:t xml:space="preserve"> for the International Whaling Commission, </w:t>
      </w:r>
      <w:r w:rsidR="004F424D" w:rsidRPr="00341704">
        <w:rPr>
          <w:rFonts w:ascii="Times New Roman" w:hAnsi="Times New Roman" w:cs="Times New Roman"/>
        </w:rPr>
        <w:t>and more recently</w:t>
      </w:r>
      <w:r w:rsidR="006312E9" w:rsidRPr="00341704">
        <w:rPr>
          <w:rFonts w:ascii="Times New Roman" w:hAnsi="Times New Roman" w:cs="Times New Roman"/>
        </w:rPr>
        <w:t>,</w:t>
      </w:r>
      <w:r w:rsidR="00F607C4" w:rsidRPr="00341704">
        <w:rPr>
          <w:rFonts w:ascii="Times New Roman" w:hAnsi="Times New Roman" w:cs="Times New Roman"/>
        </w:rPr>
        <w:t xml:space="preserve"> </w:t>
      </w:r>
      <w:r w:rsidR="00860517">
        <w:rPr>
          <w:rFonts w:ascii="Times New Roman" w:hAnsi="Times New Roman" w:cs="Times New Roman"/>
        </w:rPr>
        <w:t>and</w:t>
      </w:r>
      <w:r w:rsidR="00996B9B">
        <w:rPr>
          <w:rFonts w:ascii="Times New Roman" w:hAnsi="Times New Roman" w:cs="Times New Roman"/>
        </w:rPr>
        <w:t xml:space="preserve"> has been used </w:t>
      </w:r>
      <w:r w:rsidR="00F607C4" w:rsidRPr="00341704">
        <w:rPr>
          <w:rFonts w:ascii="Times New Roman" w:hAnsi="Times New Roman" w:cs="Times New Roman"/>
        </w:rPr>
        <w:t xml:space="preserve"> for Japanese sardine</w:t>
      </w:r>
      <w:r w:rsidR="0099650C" w:rsidRPr="00341704">
        <w:rPr>
          <w:rFonts w:ascii="Times New Roman" w:hAnsi="Times New Roman" w:cs="Times New Roman"/>
        </w:rPr>
        <w:t xml:space="preserve"> (</w:t>
      </w:r>
      <w:proofErr w:type="spellStart"/>
      <w:r w:rsidR="008676BE" w:rsidRPr="00341704">
        <w:rPr>
          <w:rFonts w:ascii="Times New Roman" w:hAnsi="Times New Roman" w:cs="Times New Roman"/>
          <w:i/>
        </w:rPr>
        <w:t>Sardinops</w:t>
      </w:r>
      <w:proofErr w:type="spellEnd"/>
      <w:r w:rsidR="008676BE" w:rsidRPr="00341704">
        <w:rPr>
          <w:rFonts w:ascii="Times New Roman" w:hAnsi="Times New Roman" w:cs="Times New Roman"/>
          <w:i/>
        </w:rPr>
        <w:t xml:space="preserve"> </w:t>
      </w:r>
      <w:proofErr w:type="spellStart"/>
      <w:r w:rsidR="008676BE" w:rsidRPr="00341704">
        <w:rPr>
          <w:rFonts w:ascii="Times New Roman" w:hAnsi="Times New Roman" w:cs="Times New Roman"/>
          <w:i/>
        </w:rPr>
        <w:t>melanostictus</w:t>
      </w:r>
      <w:proofErr w:type="spellEnd"/>
      <w:r w:rsid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1p1iho1t7u","properties":{"formattedCitation":"(8)","plainCitation":"(8)","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8)</w:t>
      </w:r>
      <w:r w:rsidR="005562F9" w:rsidRPr="00341704">
        <w:rPr>
          <w:rFonts w:ascii="Times New Roman" w:hAnsi="Times New Roman" w:cs="Times New Roman"/>
        </w:rPr>
        <w:fldChar w:fldCharType="end"/>
      </w:r>
      <w:r w:rsidR="0099650C" w:rsidRPr="00341704">
        <w:rPr>
          <w:rFonts w:ascii="Times New Roman" w:hAnsi="Times New Roman" w:cs="Times New Roman"/>
        </w:rPr>
        <w:t>)</w:t>
      </w:r>
      <w:r w:rsidR="00F607C4" w:rsidRPr="00341704">
        <w:rPr>
          <w:rFonts w:ascii="Times New Roman" w:hAnsi="Times New Roman" w:cs="Times New Roman"/>
        </w:rPr>
        <w:t>,</w:t>
      </w:r>
      <w:r w:rsidR="00C35630" w:rsidRPr="00341704">
        <w:rPr>
          <w:rFonts w:ascii="Times New Roman" w:hAnsi="Times New Roman" w:cs="Times New Roman"/>
        </w:rPr>
        <w:t xml:space="preserve"> </w:t>
      </w:r>
      <w:r w:rsidR="00735741" w:rsidRPr="00341704">
        <w:rPr>
          <w:rFonts w:ascii="Times New Roman" w:hAnsi="Times New Roman" w:cs="Times New Roman"/>
        </w:rPr>
        <w:t xml:space="preserve">US west coast flatfish and </w:t>
      </w:r>
      <w:proofErr w:type="spellStart"/>
      <w:r w:rsidR="00735741" w:rsidRPr="00341704">
        <w:rPr>
          <w:rFonts w:ascii="Times New Roman" w:hAnsi="Times New Roman" w:cs="Times New Roman"/>
        </w:rPr>
        <w:t>groundfish</w:t>
      </w:r>
      <w:proofErr w:type="spellEnd"/>
      <w:r w:rsidR="005562F9" w:rsidRP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qjvo22if","properties":{"formattedCitation":"(9)","plainCitation":"(9)","noteIndex":0},"citationItems":[{"id":28,"uris":["http://zotero.org/users/2229006/items/J4U8E4GL"],"uri":["http://zotero.org/users/2229006/items/J4U8E4GL"],"itemData":{"id":28,"type":"article-journal","title":"Model performance for the determination of appropriate harvest levels in the case of data-poor stocks","container-title":"Fisheries Research","page":"342-355","volume":"110","issue":"2","source":"ScienceDirect","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DOI":"10.1016/j.fishres.2011.04.024","ISSN":"0165-7836","journalAbbreviation":"Fisheries Research","author":[{"family":"Wetzel","given":"Chantell R."},{"family":"Punt","given":"André E."}],"issued":{"date-parts":[["2011",7,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9)</w:t>
      </w:r>
      <w:r w:rsidR="005562F9" w:rsidRPr="00341704">
        <w:rPr>
          <w:rFonts w:ascii="Times New Roman" w:hAnsi="Times New Roman" w:cs="Times New Roman"/>
        </w:rPr>
        <w:fldChar w:fldCharType="end"/>
      </w:r>
      <w:r w:rsidR="00735741" w:rsidRPr="00341704">
        <w:rPr>
          <w:rFonts w:ascii="Times New Roman" w:hAnsi="Times New Roman" w:cs="Times New Roman"/>
        </w:rPr>
        <w:t>,</w:t>
      </w:r>
      <w:r w:rsidR="003E35E4" w:rsidRPr="00341704">
        <w:rPr>
          <w:rFonts w:ascii="Times New Roman" w:hAnsi="Times New Roman" w:cs="Times New Roman"/>
        </w:rPr>
        <w:t xml:space="preserve"> </w:t>
      </w:r>
      <w:r w:rsidR="004A1B37" w:rsidRPr="00341704">
        <w:rPr>
          <w:rFonts w:ascii="Times New Roman" w:hAnsi="Times New Roman" w:cs="Times New Roman"/>
        </w:rPr>
        <w:t xml:space="preserve">and </w:t>
      </w:r>
      <w:r w:rsidR="00996B9B">
        <w:rPr>
          <w:rFonts w:ascii="Times New Roman" w:hAnsi="Times New Roman" w:cs="Times New Roman"/>
        </w:rPr>
        <w:t>Australian fisheries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0ValagtD","properties":{"formattedCitation":"(10)","plainCitation":"(10)","noteIndex":0},"citationItems":[{"id":27,"uris":["http://zotero.org/users/2229006/items/IFLXP7ET"],"uri":["http://zotero.org/users/2229006/items/IFLXP7ET"],"itemData":{"id":27,"type":"article-journal","title":"Implementing harvest strategies in Australia: 5 years on","container-title":"ICES Journal of Marine Science","page":"195-203","volume":"71","issue":"2","source":"academic.oup.com","abstract":"Smith, A. D. M., Smith D. C., Haddon, M., Knuckey, I., Sainsbury, K. J., and Sloan, S. 2014. Implementing harvest strategies in Australia: 5 years on. – ICES Journal of Marine Science, 71: 195–203.Australian Commonwealth fisheries are managed using a formal harvest strategy policy (HSP) introduced by the federal government in 2007. At the State level, a number of commercial fisheries are also managed under formal harvest strategies, but no overarching policy currently exists to guide their consistent implementation across jurisdictions. There have been 5 years of experience with implementation of the Commonwealth policy across the highly diverse array of commercial fisheries found in Australia. The HSP has an explicit target of maximum economic yield, and an explicit limit set at half the biomass that would support maximum sustainable yield. The policy also specifies an acceptable level of risk associated with falling below the limit reference point. We discuss the experience gained from implementing the HSP in Australia, including a number of challenges faced, and attempt to summarize the benefits and costs of implementing harvest strategies. Our view is that, overall, the benefits clearly outweigh the costs.","DOI":"10.1093/icesjms/fst158","ISSN":"1054-3139","shortTitle":"Implementing harvest strategies in Australia","journalAbbreviation":"ICES J Mar Sci","author":[{"family":"Smith","given":"Anthony D. M."},{"family":"Smith","given":"David C."},{"family":"Haddon","given":"Malcolm"},{"family":"Knuckey","given":"Ian A."},{"family":"Sainsbury","given":"Keith J."},{"family":"Sloan","given":"Sean R."}],"issued":{"date-parts":[["2014",1,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10)</w:t>
      </w:r>
      <w:r w:rsidR="005562F9" w:rsidRPr="00341704">
        <w:rPr>
          <w:rFonts w:ascii="Times New Roman" w:hAnsi="Times New Roman" w:cs="Times New Roman"/>
        </w:rPr>
        <w:fldChar w:fldCharType="end"/>
      </w:r>
      <w:r w:rsidR="005562F9">
        <w:rPr>
          <w:rFonts w:ascii="Times New Roman" w:hAnsi="Times New Roman" w:cs="Times New Roman"/>
        </w:rPr>
        <w:t xml:space="preserve">; </w:t>
      </w:r>
      <w:r w:rsidR="00996B9B">
        <w:rPr>
          <w:rFonts w:ascii="Times New Roman" w:hAnsi="Times New Roman" w:cs="Times New Roman"/>
        </w:rPr>
        <w:t xml:space="preserve">see </w:t>
      </w:r>
      <w:r w:rsidR="00BA5A1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js62q6n2v","properties":{"formattedCitation":"(3)","plainCitation":"(3)","noteIndex":0},"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sidR="00BA5A15" w:rsidRPr="00341704">
        <w:rPr>
          <w:rFonts w:ascii="Times New Roman" w:hAnsi="Times New Roman" w:cs="Times New Roman"/>
        </w:rPr>
        <w:fldChar w:fldCharType="separate"/>
      </w:r>
      <w:r w:rsidR="00083727">
        <w:rPr>
          <w:rFonts w:ascii="Times New Roman" w:hAnsi="Times New Roman" w:cs="Times New Roman"/>
          <w:noProof/>
        </w:rPr>
        <w:t>(3)</w:t>
      </w:r>
      <w:r w:rsidR="00BA5A15" w:rsidRPr="00341704">
        <w:rPr>
          <w:rFonts w:ascii="Times New Roman" w:hAnsi="Times New Roman" w:cs="Times New Roman"/>
        </w:rPr>
        <w:fldChar w:fldCharType="end"/>
      </w:r>
      <w:r w:rsidR="00996B9B">
        <w:rPr>
          <w:rFonts w:ascii="Times New Roman" w:hAnsi="Times New Roman" w:cs="Times New Roman"/>
        </w:rPr>
        <w:t xml:space="preserve"> for more examples)</w:t>
      </w:r>
      <w:r w:rsidR="009165E5" w:rsidRPr="00341704">
        <w:rPr>
          <w:rFonts w:ascii="Times New Roman" w:hAnsi="Times New Roman" w:cs="Times New Roman"/>
        </w:rPr>
        <w:t>.</w:t>
      </w:r>
      <w:r w:rsidR="00DB5BBA" w:rsidRPr="00341704">
        <w:rPr>
          <w:rFonts w:ascii="Times New Roman" w:hAnsi="Times New Roman" w:cs="Times New Roman"/>
        </w:rPr>
        <w:t xml:space="preserve"> </w:t>
      </w:r>
      <w:r w:rsidR="008F6137">
        <w:rPr>
          <w:rFonts w:ascii="Times New Roman" w:hAnsi="Times New Roman" w:cs="Times New Roman"/>
        </w:rPr>
        <w:t>T</w:t>
      </w:r>
      <w:r w:rsidR="00C1227F" w:rsidRPr="00341704">
        <w:rPr>
          <w:rFonts w:ascii="Times New Roman" w:hAnsi="Times New Roman" w:cs="Times New Roman"/>
        </w:rPr>
        <w:t>he development of “case-specific” procedures</w:t>
      </w:r>
      <w:r w:rsidR="008F6137">
        <w:rPr>
          <w:rFonts w:ascii="Times New Roman" w:hAnsi="Times New Roman" w:cs="Times New Roman"/>
        </w:rPr>
        <w:t xml:space="preserve"> is recommended</w:t>
      </w:r>
      <w:r w:rsidR="00C1227F" w:rsidRPr="00341704">
        <w:rPr>
          <w:rFonts w:ascii="Times New Roman" w:hAnsi="Times New Roman" w:cs="Times New Roman"/>
        </w:rPr>
        <w:t xml:space="preserve"> over “generic” ones</w:t>
      </w:r>
      <w:r w:rsidR="008F6137">
        <w:rPr>
          <w:rFonts w:ascii="Times New Roman" w:hAnsi="Times New Roman" w:cs="Times New Roman"/>
        </w:rPr>
        <w:t xml:space="preserve"> </w:t>
      </w:r>
      <w:r w:rsidR="008F6137" w:rsidRPr="00341704">
        <w:rPr>
          <w:rFonts w:ascii="Times New Roman" w:hAnsi="Times New Roman" w:cs="Times New Roman"/>
        </w:rPr>
        <w:fldChar w:fldCharType="begin"/>
      </w:r>
      <w:r w:rsidR="008F6137">
        <w:rPr>
          <w:rFonts w:ascii="Times New Roman" w:hAnsi="Times New Roman" w:cs="Times New Roman"/>
        </w:rPr>
        <w:instrText xml:space="preserve"> ADDIN ZOTERO_ITEM CSL_CITATION {"citationID":"av08oud659","properties":{"formattedCitation":"(11)","plainCitation":"(11)","noteIndex":0},"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8F6137" w:rsidRPr="00341704">
        <w:rPr>
          <w:rFonts w:ascii="Times New Roman" w:hAnsi="Times New Roman" w:cs="Times New Roman"/>
        </w:rPr>
        <w:fldChar w:fldCharType="separate"/>
      </w:r>
      <w:r w:rsidR="008F6137">
        <w:rPr>
          <w:rFonts w:ascii="Times New Roman" w:hAnsi="Times New Roman" w:cs="Times New Roman"/>
          <w:noProof/>
        </w:rPr>
        <w:t>(11)</w:t>
      </w:r>
      <w:r w:rsidR="008F6137" w:rsidRPr="00341704">
        <w:rPr>
          <w:rFonts w:ascii="Times New Roman" w:hAnsi="Times New Roman" w:cs="Times New Roman"/>
        </w:rPr>
        <w:fldChar w:fldCharType="end"/>
      </w:r>
      <w:r w:rsidR="00C1227F" w:rsidRPr="00341704">
        <w:rPr>
          <w:rFonts w:ascii="Times New Roman" w:hAnsi="Times New Roman" w:cs="Times New Roman"/>
        </w:rPr>
        <w:t>,</w:t>
      </w:r>
      <w:r w:rsidR="007A7432" w:rsidRPr="00341704">
        <w:rPr>
          <w:rFonts w:ascii="Times New Roman" w:hAnsi="Times New Roman" w:cs="Times New Roman"/>
        </w:rPr>
        <w:t xml:space="preserve"> </w:t>
      </w:r>
      <w:r w:rsidR="00996B9B">
        <w:rPr>
          <w:rFonts w:ascii="Times New Roman" w:hAnsi="Times New Roman" w:cs="Times New Roman"/>
        </w:rPr>
        <w:t xml:space="preserve">yet </w:t>
      </w:r>
      <w:r w:rsidR="008F6137">
        <w:rPr>
          <w:rFonts w:ascii="Times New Roman" w:hAnsi="Times New Roman" w:cs="Times New Roman"/>
        </w:rPr>
        <w:t>the authors</w:t>
      </w:r>
      <w:r w:rsidR="003E6749" w:rsidRPr="00341704">
        <w:rPr>
          <w:rFonts w:ascii="Times New Roman" w:hAnsi="Times New Roman" w:cs="Times New Roman"/>
        </w:rPr>
        <w:t xml:space="preserve"> also ackno</w:t>
      </w:r>
      <w:r w:rsidR="00FD23C6" w:rsidRPr="00341704">
        <w:rPr>
          <w:rFonts w:ascii="Times New Roman" w:hAnsi="Times New Roman" w:cs="Times New Roman"/>
        </w:rPr>
        <w:t>wle</w:t>
      </w:r>
      <w:r w:rsidR="003E6749" w:rsidRPr="00341704">
        <w:rPr>
          <w:rFonts w:ascii="Times New Roman" w:hAnsi="Times New Roman" w:cs="Times New Roman"/>
        </w:rPr>
        <w:t>dged that</w:t>
      </w:r>
      <w:r w:rsidR="00A25716" w:rsidRPr="00341704">
        <w:rPr>
          <w:rFonts w:ascii="Times New Roman" w:hAnsi="Times New Roman" w:cs="Times New Roman"/>
        </w:rPr>
        <w:t xml:space="preserve"> </w:t>
      </w:r>
      <w:r w:rsidR="001E285E" w:rsidRPr="00341704">
        <w:rPr>
          <w:rFonts w:ascii="Times New Roman" w:hAnsi="Times New Roman" w:cs="Times New Roman"/>
        </w:rPr>
        <w:t>a major hurdle to conducting MSEs is a general lack of modelling skills and of softwa</w:t>
      </w:r>
      <w:r w:rsidR="00AB33A3" w:rsidRPr="00341704">
        <w:rPr>
          <w:rFonts w:ascii="Times New Roman" w:hAnsi="Times New Roman" w:cs="Times New Roman"/>
        </w:rPr>
        <w:t>re packages that can implement “</w:t>
      </w:r>
      <w:r w:rsidR="001E285E" w:rsidRPr="00341704">
        <w:rPr>
          <w:rFonts w:ascii="Times New Roman" w:hAnsi="Times New Roman" w:cs="Times New Roman"/>
        </w:rPr>
        <w:t xml:space="preserve">generalized” operating models. In response, </w:t>
      </w:r>
      <w:r w:rsidR="001063A0" w:rsidRPr="00341704">
        <w:rPr>
          <w:rFonts w:ascii="Times New Roman" w:hAnsi="Times New Roman" w:cs="Times New Roman"/>
        </w:rPr>
        <w:t>an open-source generic MSE framework</w:t>
      </w:r>
      <w:r w:rsidR="001063A0">
        <w:rPr>
          <w:rFonts w:ascii="Times New Roman" w:hAnsi="Times New Roman" w:cs="Times New Roman"/>
        </w:rPr>
        <w:t>,</w:t>
      </w:r>
      <w:r w:rsidR="001E285E" w:rsidRPr="00341704">
        <w:rPr>
          <w:rFonts w:ascii="Times New Roman" w:hAnsi="Times New Roman" w:cs="Times New Roman"/>
        </w:rPr>
        <w:t xml:space="preserve"> Fisheries Library for R (FLR; </w:t>
      </w:r>
      <w:r w:rsidR="001E28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77t1v6mmi","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1E285E" w:rsidRPr="00341704">
        <w:rPr>
          <w:rFonts w:ascii="Times New Roman" w:hAnsi="Times New Roman" w:cs="Times New Roman"/>
        </w:rPr>
        <w:fldChar w:fldCharType="separate"/>
      </w:r>
      <w:r w:rsidR="00083727">
        <w:rPr>
          <w:rFonts w:ascii="Times New Roman" w:hAnsi="Times New Roman" w:cs="Times New Roman"/>
          <w:noProof/>
        </w:rPr>
        <w:t>(12)</w:t>
      </w:r>
      <w:r w:rsidR="001E285E" w:rsidRPr="00341704">
        <w:rPr>
          <w:rFonts w:ascii="Times New Roman" w:hAnsi="Times New Roman" w:cs="Times New Roman"/>
        </w:rPr>
        <w:fldChar w:fldCharType="end"/>
      </w:r>
      <w:r w:rsidR="003067E0">
        <w:rPr>
          <w:rFonts w:ascii="Times New Roman" w:hAnsi="Times New Roman" w:cs="Times New Roman"/>
        </w:rPr>
        <w:t>)</w:t>
      </w:r>
      <w:r w:rsidR="00BE3961" w:rsidRPr="00341704">
        <w:rPr>
          <w:rFonts w:ascii="Times New Roman" w:hAnsi="Times New Roman" w:cs="Times New Roman"/>
        </w:rPr>
        <w:t>,</w:t>
      </w:r>
      <w:r w:rsidR="001E285E" w:rsidRPr="00341704">
        <w:rPr>
          <w:rFonts w:ascii="Times New Roman" w:hAnsi="Times New Roman" w:cs="Times New Roman"/>
        </w:rPr>
        <w:t xml:space="preserve"> was developed</w:t>
      </w:r>
      <w:r w:rsidR="00BE3961" w:rsidRPr="00341704">
        <w:rPr>
          <w:rFonts w:ascii="Times New Roman" w:hAnsi="Times New Roman" w:cs="Times New Roman"/>
        </w:rPr>
        <w:t xml:space="preserve"> to allow </w:t>
      </w:r>
      <w:r w:rsidR="009043B5" w:rsidRPr="00341704">
        <w:rPr>
          <w:rFonts w:ascii="Times New Roman" w:hAnsi="Times New Roman" w:cs="Times New Roman"/>
        </w:rPr>
        <w:t>scientists to conduct</w:t>
      </w:r>
      <w:r w:rsidR="00BE3961" w:rsidRPr="00341704">
        <w:rPr>
          <w:rFonts w:ascii="Times New Roman" w:hAnsi="Times New Roman" w:cs="Times New Roman"/>
        </w:rPr>
        <w:t xml:space="preserve"> </w:t>
      </w:r>
      <w:proofErr w:type="spellStart"/>
      <w:r w:rsidR="00BE3961" w:rsidRPr="00341704">
        <w:rPr>
          <w:rFonts w:ascii="Times New Roman" w:hAnsi="Times New Roman" w:cs="Times New Roman"/>
        </w:rPr>
        <w:t>MSEs.</w:t>
      </w:r>
      <w:proofErr w:type="spellEnd"/>
      <w:r w:rsidR="00FC1250" w:rsidRPr="00341704">
        <w:rPr>
          <w:rFonts w:ascii="Times New Roman" w:hAnsi="Times New Roman" w:cs="Times New Roman"/>
        </w:rPr>
        <w:t xml:space="preserve"> </w:t>
      </w:r>
      <w:r w:rsidR="00995ADB">
        <w:rPr>
          <w:rFonts w:ascii="Times New Roman" w:hAnsi="Times New Roman" w:cs="Times New Roman"/>
        </w:rPr>
        <w:t xml:space="preserve">FLR is a comprehensive package in which the analyst can </w:t>
      </w:r>
      <w:r w:rsidR="00995ADB">
        <w:rPr>
          <w:rFonts w:ascii="Times New Roman" w:hAnsi="Times New Roman" w:cs="Times New Roman"/>
        </w:rPr>
        <w:lastRenderedPageBreak/>
        <w:t>specify many details of the operating model to di</w:t>
      </w:r>
      <w:r w:rsidR="00F7545D">
        <w:rPr>
          <w:rFonts w:ascii="Times New Roman" w:hAnsi="Times New Roman" w:cs="Times New Roman"/>
        </w:rPr>
        <w:t>rectly match a given assessment. A</w:t>
      </w:r>
      <w:r w:rsidR="00995ADB">
        <w:rPr>
          <w:rFonts w:ascii="Times New Roman" w:hAnsi="Times New Roman" w:cs="Times New Roman"/>
        </w:rPr>
        <w:t>s a result</w:t>
      </w:r>
      <w:r w:rsidR="00F7545D">
        <w:rPr>
          <w:rFonts w:ascii="Times New Roman" w:hAnsi="Times New Roman" w:cs="Times New Roman"/>
        </w:rPr>
        <w:t>,</w:t>
      </w:r>
      <w:r w:rsidR="00995ADB">
        <w:rPr>
          <w:rFonts w:ascii="Times New Roman" w:hAnsi="Times New Roman" w:cs="Times New Roman"/>
        </w:rPr>
        <w:t xml:space="preserve"> the learning curve can be steep.</w:t>
      </w:r>
    </w:p>
    <w:p w14:paraId="4F9CB21D" w14:textId="77777777" w:rsidR="00D8443E" w:rsidRPr="00341704" w:rsidRDefault="00D8443E" w:rsidP="001C5502">
      <w:pPr>
        <w:spacing w:line="480" w:lineRule="auto"/>
        <w:ind w:firstLine="720"/>
        <w:jc w:val="both"/>
        <w:rPr>
          <w:rFonts w:ascii="Times New Roman" w:hAnsi="Times New Roman" w:cs="Times New Roman"/>
        </w:rPr>
      </w:pPr>
    </w:p>
    <w:p w14:paraId="79C546E7" w14:textId="4333F2F7" w:rsidR="003F02B6" w:rsidRPr="00341704" w:rsidRDefault="009A0D23" w:rsidP="001C5502">
      <w:pPr>
        <w:spacing w:line="480" w:lineRule="auto"/>
        <w:jc w:val="both"/>
        <w:rPr>
          <w:rFonts w:ascii="Times New Roman" w:hAnsi="Times New Roman" w:cs="Times New Roman"/>
        </w:rPr>
      </w:pPr>
      <w:r>
        <w:rPr>
          <w:rFonts w:ascii="Times New Roman" w:hAnsi="Times New Roman" w:cs="Times New Roman"/>
        </w:rPr>
        <w:t>MSE starts with an operating model—a simulation of the underlying dynamics of the focus system. O</w:t>
      </w:r>
      <w:r w:rsidRPr="00341704">
        <w:rPr>
          <w:rFonts w:ascii="Times New Roman" w:hAnsi="Times New Roman" w:cs="Times New Roman"/>
        </w:rPr>
        <w:t>perating models can take on a “hypothesis-oriented approach”</w:t>
      </w:r>
      <w:r w:rsidR="00083727">
        <w:rPr>
          <w:rFonts w:ascii="Times New Roman" w:hAnsi="Times New Roman" w:cs="Times New Roman"/>
        </w:rPr>
        <w:t xml:space="preserve"> </w:t>
      </w:r>
      <w:r w:rsidR="00083727">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F0u5qcdy","properties":{"formattedCitation":"(6,13)","plainCitation":"(6,13)","noteIndex":0},"citationItems":[{"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schema":"https://github.com/citation-style-language/schema/raw/master/csl-citation.json"} </w:instrText>
      </w:r>
      <w:r w:rsidR="00083727">
        <w:rPr>
          <w:rFonts w:ascii="Times New Roman" w:hAnsi="Times New Roman" w:cs="Times New Roman"/>
        </w:rPr>
        <w:fldChar w:fldCharType="separate"/>
      </w:r>
      <w:r w:rsidR="00083727">
        <w:rPr>
          <w:rFonts w:ascii="Times New Roman" w:hAnsi="Times New Roman" w:cs="Times New Roman"/>
          <w:noProof/>
        </w:rPr>
        <w:t>(6,13)</w:t>
      </w:r>
      <w:r w:rsidR="00083727">
        <w:rPr>
          <w:rFonts w:ascii="Times New Roman" w:hAnsi="Times New Roman" w:cs="Times New Roman"/>
        </w:rPr>
        <w:fldChar w:fldCharType="end"/>
      </w:r>
      <w:r w:rsidRPr="00341704">
        <w:rPr>
          <w:rFonts w:ascii="Times New Roman" w:hAnsi="Times New Roman" w:cs="Times New Roman"/>
        </w:rPr>
        <w:t>, where alternative operating models incorporating expert beliefs and different assumptions about population drivers are evaluated.</w:t>
      </w:r>
      <w:r>
        <w:rPr>
          <w:rFonts w:ascii="Times New Roman" w:hAnsi="Times New Roman" w:cs="Times New Roman"/>
        </w:rPr>
        <w:t xml:space="preserve"> For example, e</w:t>
      </w:r>
      <w:r w:rsidRPr="00341704">
        <w:rPr>
          <w:rFonts w:ascii="Times New Roman" w:hAnsi="Times New Roman" w:cs="Times New Roman"/>
        </w:rPr>
        <w:t xml:space="preserve">cological processes </w:t>
      </w:r>
      <w:r>
        <w:rPr>
          <w:rFonts w:ascii="Times New Roman" w:hAnsi="Times New Roman" w:cs="Times New Roman"/>
        </w:rPr>
        <w:t>are known to</w:t>
      </w:r>
      <w:r w:rsidRPr="00341704">
        <w:rPr>
          <w:rFonts w:ascii="Times New Roman" w:hAnsi="Times New Roman" w:cs="Times New Roman"/>
        </w:rPr>
        <w:t xml:space="preserve"> vary over</w:t>
      </w:r>
      <w:r>
        <w:rPr>
          <w:rFonts w:ascii="Times New Roman" w:hAnsi="Times New Roman" w:cs="Times New Roman"/>
        </w:rPr>
        <w:t xml:space="preserve"> time due</w:t>
      </w:r>
      <w:r w:rsidR="00AD255A" w:rsidRPr="00341704">
        <w:rPr>
          <w:rFonts w:ascii="Times New Roman" w:hAnsi="Times New Roman" w:cs="Times New Roman"/>
        </w:rPr>
        <w:t xml:space="preserv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5C540C">
        <w:rPr>
          <w:rFonts w:ascii="Times New Roman" w:hAnsi="Times New Roman" w:cs="Times New Roman"/>
        </w:rPr>
        <w:t xml:space="preserve">climate change </w:t>
      </w:r>
      <w:r w:rsidR="00E2627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1empd5hps","properties":{"formattedCitation":"(14)","plainCitation":"(14)","noteIndex":0},"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083727">
        <w:rPr>
          <w:rFonts w:ascii="Times New Roman" w:hAnsi="Times New Roman" w:cs="Times New Roman"/>
          <w:noProof/>
        </w:rPr>
        <w:t>(14)</w:t>
      </w:r>
      <w:r w:rsidR="00E26277" w:rsidRPr="00341704">
        <w:rPr>
          <w:rFonts w:ascii="Times New Roman" w:hAnsi="Times New Roman" w:cs="Times New Roman"/>
        </w:rPr>
        <w:fldChar w:fldCharType="end"/>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995ADB">
        <w:rPr>
          <w:rFonts w:ascii="Times New Roman" w:hAnsi="Times New Roman" w:cs="Times New Roman"/>
        </w:rPr>
        <w:t xml:space="preserve"> </w:t>
      </w:r>
      <w:r w:rsidR="004D6C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R3F1PrxP","properties":{"formattedCitation":"(15)","plainCitation":"(15)","noteIndex":0},"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083727">
        <w:rPr>
          <w:rFonts w:ascii="Times New Roman" w:hAnsi="Times New Roman" w:cs="Times New Roman"/>
          <w:noProof/>
        </w:rPr>
        <w:t>(15)</w:t>
      </w:r>
      <w:r w:rsidR="004D6C5E" w:rsidRPr="00341704">
        <w:rPr>
          <w:rFonts w:ascii="Times New Roman" w:hAnsi="Times New Roman" w:cs="Times New Roman"/>
        </w:rPr>
        <w:fldChar w:fldCharType="end"/>
      </w:r>
      <w:r w:rsidR="00111187" w:rsidRPr="00341704">
        <w:rPr>
          <w:rFonts w:ascii="Times New Roman" w:hAnsi="Times New Roman" w:cs="Times New Roman"/>
        </w:rPr>
        <w:t xml:space="preserve">, </w:t>
      </w:r>
      <w:r>
        <w:rPr>
          <w:rFonts w:ascii="Times New Roman" w:hAnsi="Times New Roman" w:cs="Times New Roman"/>
        </w:rPr>
        <w:t xml:space="preserve">or </w:t>
      </w:r>
      <w:r w:rsidR="00111187" w:rsidRPr="00341704">
        <w:rPr>
          <w:rFonts w:ascii="Times New Roman" w:hAnsi="Times New Roman" w:cs="Times New Roman"/>
        </w:rPr>
        <w:t>regime shift</w:t>
      </w:r>
      <w:r w:rsidR="00EC549E" w:rsidRPr="00341704">
        <w:rPr>
          <w:rFonts w:ascii="Times New Roman" w:hAnsi="Times New Roman" w:cs="Times New Roman"/>
        </w:rPr>
        <w:t>s</w:t>
      </w:r>
      <w:r w:rsidR="0090275B" w:rsidRPr="00341704">
        <w:rPr>
          <w:rFonts w:ascii="Times New Roman" w:hAnsi="Times New Roman" w:cs="Times New Roman"/>
        </w:rPr>
        <w:t xml:space="preserve"> </w:t>
      </w:r>
      <w:r w:rsidR="0090275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RhCvpeO","properties":{"formattedCitation":"(16,17)","plainCitation":"(16,17)","noteIndex":0},"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shortTitle":"Retrospective analysis of Bering Sea bottom trawl surveys","journalAbbreviation":"Progress in Oceanography","author":[{"family":"Conners","given":"M. E."},{"family":"Hollowed","given":"A. B."},{"family":"Brown","given":"E."}],"issued":{"date-parts":[["2002",10,1]]}}},{"id":1180,"uris":["http://zotero.org/users/2229006/items/25ILUAPY"],"uri":["http://zotero.org/users/2229006/items/25ILUAPY"],"itemData":{"id":1180,"type":"article-journal","title":"Regime shifts and recruitment dynamics of snow crab, Chionoecetes opilio, in the eastern Bering Sea","container-title":"Fisheries Oceanography","page":"345-354","volume":"22","issue":"5","source":"Wiley Online Library","abstract":"Shifts in climate regime are prominent features of the physical environment of the eastern Bering Sea and in recent years have been documented in approximately 1977 and 1989. Average snow crab (Chionoecetes opilio) recruitment decreased sharply after the 1989 fertilization year. Models in which control of snow crab recruitment shifts between drivers dependent on climate ‘regime’ are presented. These models are evaluated using cross-validation and retrospective analysis, both of which indicate that the relationships are relatively robust to varying levels of information. Larval survival as influenced by food availability in the pelagic phase and advection to suitable nursery grounds are the hypothesized mechanisms driving recruitment dynamics.","DOI":"10.1111/fog.12026","ISSN":"1365-2419","language":"en","author":[{"family":"Szuwalski","given":"Cody S."},{"family":"Punt","given":"André E."}],"issued":{"date-parts":[["2013",9,1]]}}}],"schema":"https://github.com/citation-style-language/schema/raw/master/csl-citation.json"} </w:instrText>
      </w:r>
      <w:r w:rsidR="0090275B" w:rsidRPr="00341704">
        <w:rPr>
          <w:rFonts w:ascii="Times New Roman" w:hAnsi="Times New Roman" w:cs="Times New Roman"/>
        </w:rPr>
        <w:fldChar w:fldCharType="separate"/>
      </w:r>
      <w:r w:rsidR="00083727">
        <w:rPr>
          <w:rFonts w:ascii="Times New Roman" w:hAnsi="Times New Roman" w:cs="Times New Roman"/>
          <w:noProof/>
        </w:rPr>
        <w:t>(16,17)</w:t>
      </w:r>
      <w:r w:rsidR="0090275B" w:rsidRPr="00341704">
        <w:rPr>
          <w:rFonts w:ascii="Times New Roman" w:hAnsi="Times New Roman" w:cs="Times New Roman"/>
        </w:rPr>
        <w:fldChar w:fldCharType="end"/>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98089F" w:rsidRPr="00341704">
        <w:rPr>
          <w:rFonts w:ascii="Times New Roman" w:hAnsi="Times New Roman" w:cs="Times New Roman"/>
        </w:rPr>
        <w:t xml:space="preserve">parameters in assessment models used in management (such as natural mortality </w:t>
      </w:r>
      <w:r w:rsidR="0098089F" w:rsidRPr="00341704">
        <w:rPr>
          <w:rFonts w:ascii="Times New Roman" w:hAnsi="Times New Roman" w:cs="Times New Roman"/>
          <w:i/>
        </w:rPr>
        <w:t>M</w:t>
      </w:r>
      <w:r w:rsidR="009946D2" w:rsidRPr="00341704">
        <w:rPr>
          <w:rFonts w:ascii="Times New Roman" w:hAnsi="Times New Roman" w:cs="Times New Roman"/>
          <w:i/>
        </w:rPr>
        <w:t xml:space="preserve"> </w:t>
      </w:r>
      <w:r w:rsidR="009946D2" w:rsidRPr="00341704">
        <w:rPr>
          <w:rFonts w:ascii="Times New Roman" w:hAnsi="Times New Roman" w:cs="Times New Roman"/>
        </w:rPr>
        <w:t>and</w:t>
      </w:r>
      <w:r w:rsidR="0098089F" w:rsidRPr="00341704">
        <w:rPr>
          <w:rFonts w:ascii="Times New Roman" w:hAnsi="Times New Roman" w:cs="Times New Roman"/>
        </w:rPr>
        <w:t xml:space="preserve"> growth parameters </w:t>
      </w:r>
      <w:r w:rsidR="0098089F" w:rsidRPr="00341704">
        <w:rPr>
          <w:rFonts w:ascii="Times New Roman" w:hAnsi="Times New Roman" w:cs="Times New Roman"/>
          <w:i/>
        </w:rPr>
        <w:sym w:font="Symbol" w:char="F04B"/>
      </w:r>
      <w:r w:rsidR="0098089F" w:rsidRPr="00341704">
        <w:rPr>
          <w:rFonts w:ascii="Times New Roman" w:hAnsi="Times New Roman" w:cs="Times New Roman"/>
        </w:rPr>
        <w:t xml:space="preserve"> and </w:t>
      </w:r>
      <w:r w:rsidR="0098089F" w:rsidRPr="00341704">
        <w:rPr>
          <w:rFonts w:ascii="Times New Roman" w:hAnsi="Times New Roman" w:cs="Times New Roman"/>
          <w:i/>
        </w:rPr>
        <w:t>L</w:t>
      </w:r>
      <w:r w:rsidR="0098089F" w:rsidRPr="00341704">
        <w:rPr>
          <w:rFonts w:ascii="Times New Roman" w:hAnsi="Times New Roman" w:cs="Times New Roman"/>
          <w:i/>
          <w:vertAlign w:val="subscript"/>
        </w:rPr>
        <w:sym w:font="Symbol" w:char="F0A5"/>
      </w:r>
      <w:r w:rsidR="0098089F" w:rsidRPr="00341704">
        <w:rPr>
          <w:rFonts w:ascii="Times New Roman" w:hAnsi="Times New Roman" w:cs="Times New Roman"/>
        </w:rPr>
        <w:t>) are often either fixed or estimated as time-invariant</w:t>
      </w:r>
      <w:r w:rsidR="00C92561" w:rsidRPr="00341704">
        <w:rPr>
          <w:rFonts w:ascii="Times New Roman" w:hAnsi="Times New Roman" w:cs="Times New Roman"/>
        </w:rPr>
        <w:t xml:space="preserve"> despite evidence to the contrary</w:t>
      </w:r>
      <w:r w:rsidR="008D0B52">
        <w:rPr>
          <w:rFonts w:ascii="Times New Roman" w:hAnsi="Times New Roman" w:cs="Times New Roman"/>
        </w:rPr>
        <w:t xml:space="preserve"> </w:t>
      </w:r>
      <w:r w:rsidR="0098089F"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yx0FKWT4","properties":{"formattedCitation":"(18,19)","plainCitation":"(18,19)","noteIndex":0},"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id":140,"uris":["http://zotero.org/users/2229006/items/2MTTKKKJ"],"uri":["http://zotero.org/users/2229006/items/2MTTKKKJ"],"itemData":{"id":140,"type":"article-journal","title":"Variation in growth among individuals and over time: A case study and simulation experiment involving tagged Antarctic toothfish","container-title":"Fisheries Research","collection-title":"Growth: theory, estimation, and application in fishery stock assessment models","page":"67-76","volume":"180","source":"ScienceDirect","abstract":"Organisms in the marine environment are likely to exhibit variation in growth rates among individuals, and this variation may be persistent (particular individuals growing faster/slower throughout their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In this study, we explicitly model persistent and transient variation in growth rates among individuals in a wild marine population of Antarctic toothfish (Dissostichus mawsoni) in the Ross Sea, in addition to sex-specific differences in average growth rates. The model is implemented using maximum marginal likelihood estimation and validated using a simulation study. The code is distributed as a publicly available package TagGrowth in the R statistical environment. Using simulated data, we show that we can accurately estimate parameters representing the magnitude of persistent and transient variation in growth rates, and that parameters estimated in these models are reasonably precise given the case study sample sizes (315 individuals tagged and recaptured over 10 years). The case study application suggests that transient variation among individuals accounts for up to half of the total variability in Antarctic toothfish.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DOI":"10.1016/j.fishres.2015.08.016","ISSN":"0165-7836","shortTitle":"Variation in growth among individuals and over time","journalAbbreviation":"Fisheries Research","author":[{"family":"Webber","given":"D’Arcy N."},{"family":"Thorson","given":"James T."}],"issued":{"date-parts":[["2016",8]]}}}],"schema":"https://github.com/citation-style-language/schema/raw/master/csl-citation.json"} </w:instrText>
      </w:r>
      <w:r w:rsidR="0098089F" w:rsidRPr="00341704">
        <w:rPr>
          <w:rFonts w:ascii="Times New Roman" w:hAnsi="Times New Roman" w:cs="Times New Roman"/>
        </w:rPr>
        <w:fldChar w:fldCharType="separate"/>
      </w:r>
      <w:r w:rsidR="00083727">
        <w:rPr>
          <w:rFonts w:ascii="Times New Roman" w:hAnsi="Times New Roman" w:cs="Times New Roman"/>
          <w:noProof/>
        </w:rPr>
        <w:t>(18,19)</w:t>
      </w:r>
      <w:r w:rsidR="0098089F" w:rsidRPr="00341704">
        <w:rPr>
          <w:rFonts w:ascii="Times New Roman" w:hAnsi="Times New Roman" w:cs="Times New Roman"/>
        </w:rPr>
        <w:fldChar w:fldCharType="end"/>
      </w:r>
      <w:r w:rsidR="0098089F" w:rsidRPr="00341704">
        <w:rPr>
          <w:rFonts w:ascii="Times New Roman" w:hAnsi="Times New Roman" w:cs="Times New Roman"/>
        </w:rPr>
        <w:t>.</w:t>
      </w:r>
      <w:r w:rsidR="00B55DD7" w:rsidRPr="00341704">
        <w:rPr>
          <w:rFonts w:ascii="Times New Roman" w:hAnsi="Times New Roman" w:cs="Times New Roman"/>
        </w:rPr>
        <w:t xml:space="preserve"> </w:t>
      </w:r>
      <w:r w:rsidR="002278E4" w:rsidRPr="00341704">
        <w:rPr>
          <w:rFonts w:ascii="Times New Roman" w:hAnsi="Times New Roman" w:cs="Times New Roman"/>
        </w:rPr>
        <w:t>Furthermore, n</w:t>
      </w:r>
      <w:r w:rsidR="00DF6292" w:rsidRPr="00341704">
        <w:rPr>
          <w:rFonts w:ascii="Times New Roman" w:hAnsi="Times New Roman" w:cs="Times New Roman"/>
        </w:rPr>
        <w:t xml:space="preserve">ot </w:t>
      </w:r>
      <w:r w:rsidR="00FD7269" w:rsidRPr="00341704">
        <w:rPr>
          <w:rFonts w:ascii="Times New Roman" w:hAnsi="Times New Roman" w:cs="Times New Roman"/>
        </w:rPr>
        <w:t>considering</w:t>
      </w:r>
      <w:r w:rsidR="00B55DD7" w:rsidRPr="00341704">
        <w:rPr>
          <w:rFonts w:ascii="Times New Roman" w:hAnsi="Times New Roman" w:cs="Times New Roman"/>
        </w:rPr>
        <w:t xml:space="preserve"> temporal variation</w:t>
      </w:r>
      <w:r w:rsidR="00FD7269" w:rsidRPr="00341704">
        <w:rPr>
          <w:rFonts w:ascii="Times New Roman" w:hAnsi="Times New Roman" w:cs="Times New Roman"/>
        </w:rPr>
        <w:t xml:space="preserve"> in creating harvest control rules</w:t>
      </w:r>
      <w:r w:rsidR="008453A4" w:rsidRPr="00341704">
        <w:rPr>
          <w:rFonts w:ascii="Times New Roman" w:hAnsi="Times New Roman" w:cs="Times New Roman"/>
        </w:rPr>
        <w:t xml:space="preserve"> could potentiall</w:t>
      </w:r>
      <w:r w:rsidR="002278E4" w:rsidRPr="00341704">
        <w:rPr>
          <w:rFonts w:ascii="Times New Roman" w:hAnsi="Times New Roman" w:cs="Times New Roman"/>
        </w:rPr>
        <w:t>y</w:t>
      </w:r>
      <w:r w:rsidR="008453A4" w:rsidRPr="00341704">
        <w:rPr>
          <w:rFonts w:ascii="Times New Roman" w:hAnsi="Times New Roman" w:cs="Times New Roman"/>
        </w:rPr>
        <w:t xml:space="preserve"> result in failed management of the stock</w:t>
      </w:r>
      <w:r w:rsidR="00083727">
        <w:rPr>
          <w:rFonts w:ascii="Times New Roman" w:hAnsi="Times New Roman" w:cs="Times New Roman"/>
        </w:rPr>
        <w:t xml:space="preserve"> </w:t>
      </w:r>
      <w:r w:rsidR="009F355E"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jr6uj8ta9","properties":{"formattedCitation":"(8,20)","plainCitation":"(8,20)","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mZugl57o/lSacMXsI","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9F355E" w:rsidRPr="00341704">
        <w:rPr>
          <w:rFonts w:ascii="Times New Roman" w:hAnsi="Times New Roman" w:cs="Times New Roman"/>
        </w:rPr>
        <w:fldChar w:fldCharType="separate"/>
      </w:r>
      <w:r w:rsidR="00083727">
        <w:rPr>
          <w:rFonts w:ascii="Times New Roman" w:hAnsi="Times New Roman" w:cs="Times New Roman"/>
          <w:noProof/>
        </w:rPr>
        <w:t>(8,20)</w:t>
      </w:r>
      <w:r w:rsidR="009F355E" w:rsidRPr="00341704">
        <w:rPr>
          <w:rFonts w:ascii="Times New Roman" w:hAnsi="Times New Roman" w:cs="Times New Roman"/>
        </w:rPr>
        <w:fldChar w:fldCharType="end"/>
      </w:r>
      <w:r w:rsidR="008453A4" w:rsidRPr="00341704">
        <w:rPr>
          <w:rFonts w:ascii="Times New Roman" w:hAnsi="Times New Roman" w:cs="Times New Roman"/>
        </w:rPr>
        <w:t>.</w:t>
      </w:r>
      <w:r w:rsidR="00BC28E9" w:rsidRPr="00341704">
        <w:rPr>
          <w:rFonts w:ascii="Times New Roman" w:hAnsi="Times New Roman" w:cs="Times New Roman"/>
        </w:rPr>
        <w:t xml:space="preserve"> </w:t>
      </w:r>
      <w:r w:rsidR="009C318D">
        <w:rPr>
          <w:rFonts w:ascii="Times New Roman" w:hAnsi="Times New Roman" w:cs="Times New Roman"/>
        </w:rPr>
        <w:t>Concurrently</w:t>
      </w:r>
      <w:r w:rsidR="00BC28E9" w:rsidRPr="00341704">
        <w:rPr>
          <w:rFonts w:ascii="Times New Roman" w:hAnsi="Times New Roman" w:cs="Times New Roman"/>
        </w:rPr>
        <w:t>,</w:t>
      </w:r>
      <w:r w:rsidR="001F2214" w:rsidRPr="00341704">
        <w:rPr>
          <w:rFonts w:ascii="Times New Roman" w:hAnsi="Times New Roman" w:cs="Times New Roman"/>
        </w:rPr>
        <w:t xml:space="preserve"> the effects </w:t>
      </w:r>
      <w:r w:rsidR="008C5B48" w:rsidRPr="00341704">
        <w:rPr>
          <w:rFonts w:ascii="Times New Roman" w:hAnsi="Times New Roman" w:cs="Times New Roman"/>
        </w:rPr>
        <w:t>of temporal variation on management vary</w:t>
      </w:r>
      <w:r w:rsidR="00601C7F" w:rsidRPr="00341704">
        <w:rPr>
          <w:rFonts w:ascii="Times New Roman" w:hAnsi="Times New Roman" w:cs="Times New Roman"/>
        </w:rPr>
        <w:t xml:space="preserve"> (see</w:t>
      </w:r>
      <w:r w:rsidR="00773053" w:rsidRPr="00341704">
        <w:rPr>
          <w:rFonts w:ascii="Times New Roman" w:hAnsi="Times New Roman" w:cs="Times New Roman"/>
        </w:rPr>
        <w:t xml:space="preserve"> </w:t>
      </w:r>
      <w:r w:rsidR="00773053"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EU3j2Vg","properties":{"formattedCitation":"(5,21)","plainCitation":"(5,21)","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22,"uris":["http://zotero.org/users/2229006/items/PHWKHKNV"],"uri":["http://zotero.org/users/2229006/items/PHWKHKNV"],"itemData":{"id":122,"type":"article-journal","title":"Expected declines in recruitment of walleye pollock (Theragra chalcogramma) in the eastern Bering Sea under future climate change","container-title":"ICES Journal of Marine Science","page":"1284-1296","volume":"68","issue":"6","source":"CrossRef","DOI":"10.1093/icesjms/fsr022","ISSN":"1054-3139, 1095-9289","language":"en","author":[{"family":"Mueter","given":"F. J."},{"family":"Bond","given":"N. A."},{"family":"Ianelli","given":"J. N."},{"family":"Hollowed","given":"A. B."}],"issued":{"date-parts":[["2011",7,1]]}}}],"schema":"https://github.com/citation-style-language/schema/raw/master/csl-citation.json"} </w:instrText>
      </w:r>
      <w:r w:rsidR="00773053" w:rsidRPr="00341704">
        <w:rPr>
          <w:rFonts w:ascii="Times New Roman" w:hAnsi="Times New Roman" w:cs="Times New Roman"/>
        </w:rPr>
        <w:fldChar w:fldCharType="separate"/>
      </w:r>
      <w:r w:rsidR="00083727">
        <w:rPr>
          <w:rFonts w:ascii="Times New Roman" w:eastAsia="Times New Roman" w:hAnsi="Times New Roman" w:cs="Times New Roman"/>
        </w:rPr>
        <w:t>(5,21)</w:t>
      </w:r>
      <w:r w:rsidR="00773053" w:rsidRPr="00341704">
        <w:rPr>
          <w:rFonts w:ascii="Times New Roman" w:hAnsi="Times New Roman" w:cs="Times New Roman"/>
        </w:rPr>
        <w:fldChar w:fldCharType="end"/>
      </w:r>
      <w:r w:rsidR="00601C7F" w:rsidRPr="00341704">
        <w:rPr>
          <w:rFonts w:ascii="Times New Roman" w:hAnsi="Times New Roman" w:cs="Times New Roman"/>
        </w:rPr>
        <w:t xml:space="preserve"> for </w:t>
      </w:r>
      <w:r w:rsidR="002038F8" w:rsidRPr="00341704">
        <w:rPr>
          <w:rFonts w:ascii="Times New Roman" w:hAnsi="Times New Roman" w:cs="Times New Roman"/>
        </w:rPr>
        <w:t xml:space="preserve">studies on </w:t>
      </w:r>
      <w:r w:rsidR="00601C7F" w:rsidRPr="00341704">
        <w:rPr>
          <w:rFonts w:ascii="Times New Roman" w:hAnsi="Times New Roman" w:cs="Times New Roman"/>
        </w:rPr>
        <w:t>walleye pollock</w:t>
      </w:r>
      <w:r w:rsidR="009F355E" w:rsidRPr="00341704">
        <w:rPr>
          <w:rFonts w:ascii="Times New Roman" w:hAnsi="Times New Roman" w:cs="Times New Roman"/>
        </w:rPr>
        <w:t xml:space="preserve"> </w:t>
      </w:r>
      <w:proofErr w:type="spellStart"/>
      <w:r w:rsidR="009F355E" w:rsidRPr="00341704">
        <w:rPr>
          <w:rFonts w:ascii="Times New Roman" w:hAnsi="Times New Roman" w:cs="Times New Roman"/>
          <w:i/>
        </w:rPr>
        <w:t>Theragra</w:t>
      </w:r>
      <w:proofErr w:type="spellEnd"/>
      <w:r w:rsidR="009F355E" w:rsidRPr="00341704">
        <w:rPr>
          <w:rFonts w:ascii="Times New Roman" w:hAnsi="Times New Roman" w:cs="Times New Roman"/>
          <w:i/>
        </w:rPr>
        <w:t xml:space="preserve"> </w:t>
      </w:r>
      <w:proofErr w:type="spellStart"/>
      <w:r w:rsidR="009F355E" w:rsidRPr="00341704">
        <w:rPr>
          <w:rFonts w:ascii="Times New Roman" w:hAnsi="Times New Roman" w:cs="Times New Roman"/>
          <w:i/>
        </w:rPr>
        <w:t>chalcogramma</w:t>
      </w:r>
      <w:proofErr w:type="spellEnd"/>
      <w:r w:rsidR="00601C7F" w:rsidRPr="00341704">
        <w:rPr>
          <w:rFonts w:ascii="Times New Roman" w:hAnsi="Times New Roman" w:cs="Times New Roman"/>
        </w:rPr>
        <w:t>)</w:t>
      </w:r>
      <w:r w:rsidR="008C5B48" w:rsidRPr="00341704">
        <w:rPr>
          <w:rFonts w:ascii="Times New Roman" w:hAnsi="Times New Roman" w:cs="Times New Roman"/>
        </w:rPr>
        <w: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7uerlsul1","properties":{"formattedCitation":"(22)","plainCitation":"(22)","noteIndex":0},"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083727">
        <w:rPr>
          <w:rFonts w:ascii="Times New Roman" w:hAnsi="Times New Roman" w:cs="Times New Roman"/>
          <w:noProof/>
        </w:rPr>
        <w:t>(22)</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are desirable</w:t>
      </w:r>
      <w:r w:rsidR="00936106" w:rsidRPr="00341704">
        <w:rPr>
          <w:rFonts w:ascii="Times New Roman" w:hAnsi="Times New Roman" w:cs="Times New Roman"/>
        </w:rPr>
        <w:t xml:space="preserve"> </w:t>
      </w:r>
      <w:r w:rsidR="0093610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sHcRjD9R","properties":{"formattedCitation":"(6,23,24)","plainCitation":"(6,23,24)","noteIndex":0},"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083727">
        <w:rPr>
          <w:rFonts w:ascii="Times New Roman" w:eastAsia="Times New Roman" w:hAnsi="Times New Roman" w:cs="Times New Roman"/>
        </w:rPr>
        <w:t>(6,23,24)</w:t>
      </w:r>
      <w:r w:rsidR="00936106" w:rsidRPr="00341704">
        <w:rPr>
          <w:rFonts w:ascii="Times New Roman" w:hAnsi="Times New Roman" w:cs="Times New Roman"/>
        </w:rPr>
        <w:fldChar w:fldCharType="end"/>
      </w:r>
      <w:r w:rsidR="007B221A" w:rsidRPr="00341704">
        <w:rPr>
          <w:rFonts w:ascii="Times New Roman" w:hAnsi="Times New Roman" w:cs="Times New Roman"/>
        </w:rPr>
        <w:t>.</w:t>
      </w:r>
      <w:r w:rsidRPr="009A0D23">
        <w:rPr>
          <w:rFonts w:ascii="Times New Roman" w:hAnsi="Times New Roman" w:cs="Times New Roman"/>
        </w:rPr>
        <w:t xml:space="preserve"> </w:t>
      </w:r>
      <w:r>
        <w:rPr>
          <w:rFonts w:ascii="Times New Roman" w:hAnsi="Times New Roman" w:cs="Times New Roman"/>
        </w:rPr>
        <w:t>Management strategy evaluation can be used to evaluate the performance of management strategies under changes in ecological processes by using several operating models as hypothetical realities in which strategies can be tested.</w:t>
      </w:r>
    </w:p>
    <w:p w14:paraId="2B7D176B" w14:textId="77777777" w:rsidR="00F95B0D" w:rsidRPr="00341704" w:rsidRDefault="00F95B0D" w:rsidP="001C5502">
      <w:pPr>
        <w:spacing w:line="480" w:lineRule="auto"/>
        <w:jc w:val="both"/>
        <w:rPr>
          <w:rFonts w:ascii="Times New Roman" w:hAnsi="Times New Roman" w:cs="Times New Roman"/>
        </w:rPr>
      </w:pPr>
    </w:p>
    <w:p w14:paraId="628A33AC" w14:textId="138B5830" w:rsidR="00096C82" w:rsidRPr="00341704" w:rsidRDefault="009A0D23" w:rsidP="001C5502">
      <w:pPr>
        <w:spacing w:line="480" w:lineRule="auto"/>
        <w:jc w:val="both"/>
        <w:rPr>
          <w:rFonts w:ascii="Times New Roman" w:hAnsi="Times New Roman" w:cs="Times New Roman"/>
        </w:rPr>
      </w:pPr>
      <w:r>
        <w:rPr>
          <w:rFonts w:ascii="Times New Roman" w:hAnsi="Times New Roman" w:cs="Times New Roman"/>
        </w:rPr>
        <w:t>Time-variation in population p</w:t>
      </w:r>
      <w:r w:rsidR="00F7545D">
        <w:rPr>
          <w:rFonts w:ascii="Times New Roman" w:hAnsi="Times New Roman" w:cs="Times New Roman"/>
        </w:rPr>
        <w:t>rocesses is likely to be a wide</w:t>
      </w:r>
      <w:r>
        <w:rPr>
          <w:rFonts w:ascii="Times New Roman" w:hAnsi="Times New Roman" w:cs="Times New Roman"/>
        </w:rPr>
        <w:t xml:space="preserve">spread (and increasingly prevalent; </w:t>
      </w:r>
      <w:r>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nqH7tiIb","properties":{"formattedCitation":"(25)","plainCitation":"(25)","noteIndex":0},"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Pr>
          <w:rFonts w:ascii="Times New Roman" w:hAnsi="Times New Roman" w:cs="Times New Roman"/>
        </w:rPr>
        <w:fldChar w:fldCharType="separate"/>
      </w:r>
      <w:r w:rsidR="00083727">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problem in fisheries management. The</w:t>
      </w:r>
      <w:r w:rsidRPr="00341704">
        <w:rPr>
          <w:rFonts w:ascii="Times New Roman" w:hAnsi="Times New Roman" w:cs="Times New Roman"/>
        </w:rPr>
        <w:t xml:space="preserve"> true impact of time-varying processes on a population remains un</w:t>
      </w:r>
      <w:r>
        <w:rPr>
          <w:rFonts w:ascii="Times New Roman" w:hAnsi="Times New Roman" w:cs="Times New Roman"/>
        </w:rPr>
        <w:t>known, but s</w:t>
      </w:r>
      <w:r w:rsidRPr="00341704">
        <w:rPr>
          <w:rFonts w:ascii="Times New Roman" w:hAnsi="Times New Roman" w:cs="Times New Roman"/>
        </w:rPr>
        <w:t>imulation allow</w:t>
      </w:r>
      <w:r>
        <w:rPr>
          <w:rFonts w:ascii="Times New Roman" w:hAnsi="Times New Roman" w:cs="Times New Roman"/>
        </w:rPr>
        <w:t>s</w:t>
      </w:r>
      <w:r w:rsidRPr="00341704">
        <w:rPr>
          <w:rFonts w:ascii="Times New Roman" w:hAnsi="Times New Roman" w:cs="Times New Roman"/>
        </w:rPr>
        <w:t xml:space="preserve"> managers to evaluate management alternatives over </w:t>
      </w:r>
      <w:r w:rsidRPr="00341704">
        <w:rPr>
          <w:rFonts w:ascii="Times New Roman" w:hAnsi="Times New Roman" w:cs="Times New Roman"/>
        </w:rPr>
        <w:lastRenderedPageBreak/>
        <w:t>different projected ‘states of nature’</w:t>
      </w:r>
      <w:r>
        <w:rPr>
          <w:rFonts w:ascii="Times New Roman" w:hAnsi="Times New Roman" w:cs="Times New Roman"/>
        </w:rPr>
        <w:t xml:space="preserve">. </w:t>
      </w:r>
      <w:r w:rsidR="00D037D8" w:rsidRPr="00341704">
        <w:rPr>
          <w:rFonts w:ascii="Times New Roman" w:hAnsi="Times New Roman" w:cs="Times New Roman"/>
        </w:rPr>
        <w:t xml:space="preserve">MSEs conducted on walleye </w:t>
      </w:r>
      <w:r w:rsidR="009F355E" w:rsidRPr="00341704">
        <w:rPr>
          <w:rFonts w:ascii="Times New Roman" w:hAnsi="Times New Roman" w:cs="Times New Roman"/>
        </w:rPr>
        <w:t xml:space="preserve">pollock </w:t>
      </w:r>
      <w:r w:rsidR="001C3906" w:rsidRPr="00341704">
        <w:rPr>
          <w:rFonts w:ascii="Times New Roman" w:hAnsi="Times New Roman" w:cs="Times New Roman"/>
        </w:rPr>
        <w:t>evaluated</w:t>
      </w:r>
      <w:r w:rsidR="00C47152" w:rsidRPr="00341704">
        <w:rPr>
          <w:rFonts w:ascii="Times New Roman" w:hAnsi="Times New Roman" w:cs="Times New Roman"/>
        </w:rPr>
        <w:t xml:space="preserve"> the performance of management strategies under scenarios of climate change</w:t>
      </w:r>
      <w:r w:rsidR="00DD1958" w:rsidRPr="00341704">
        <w:rPr>
          <w:rFonts w:ascii="Times New Roman" w:hAnsi="Times New Roman" w:cs="Times New Roman"/>
        </w:rPr>
        <w:t xml:space="preserve"> </w:t>
      </w:r>
      <w:r w:rsidR="00DD195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v8g3n6l40","properties":{"formattedCitation":"(5,26)","plainCitation":"(5,2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DD1958" w:rsidRPr="00341704">
        <w:rPr>
          <w:rFonts w:ascii="Times New Roman" w:hAnsi="Times New Roman" w:cs="Times New Roman"/>
        </w:rPr>
        <w:fldChar w:fldCharType="separate"/>
      </w:r>
      <w:r w:rsidR="00083727">
        <w:rPr>
          <w:rFonts w:ascii="Times New Roman" w:eastAsia="Times New Roman" w:hAnsi="Times New Roman" w:cs="Times New Roman"/>
        </w:rPr>
        <w:t>(5,26)</w:t>
      </w:r>
      <w:r w:rsidR="00DD1958" w:rsidRPr="00341704">
        <w:rPr>
          <w:rFonts w:ascii="Times New Roman" w:hAnsi="Times New Roman" w:cs="Times New Roman"/>
        </w:rPr>
        <w:fldChar w:fldCharType="end"/>
      </w:r>
      <w:r w:rsidR="00C47152" w:rsidRPr="00341704">
        <w:rPr>
          <w:rFonts w:ascii="Times New Roman" w:hAnsi="Times New Roman" w:cs="Times New Roman"/>
        </w:rPr>
        <w:t>.</w:t>
      </w:r>
      <w:r w:rsidR="00816B90" w:rsidRPr="00341704">
        <w:rPr>
          <w:rFonts w:ascii="Times New Roman" w:hAnsi="Times New Roman" w:cs="Times New Roman"/>
        </w:rPr>
        <w:t xml:space="preserve"> </w:t>
      </w:r>
      <w:r w:rsidR="002F4454" w:rsidRPr="00341704">
        <w:rPr>
          <w:rFonts w:ascii="Times New Roman" w:hAnsi="Times New Roman" w:cs="Times New Roman"/>
        </w:rPr>
        <w:t xml:space="preserve">These studies </w:t>
      </w:r>
      <w:r w:rsidR="00816B90" w:rsidRPr="00341704">
        <w:rPr>
          <w:rFonts w:ascii="Times New Roman" w:hAnsi="Times New Roman" w:cs="Times New Roman"/>
        </w:rPr>
        <w:t>found that</w:t>
      </w:r>
      <w:r w:rsidR="006D3D66" w:rsidRPr="00341704">
        <w:rPr>
          <w:rFonts w:ascii="Times New Roman" w:hAnsi="Times New Roman" w:cs="Times New Roman"/>
        </w:rPr>
        <w:t xml:space="preserve"> under</w:t>
      </w:r>
      <w:r w:rsidR="00816B90" w:rsidRPr="00341704">
        <w:rPr>
          <w:rFonts w:ascii="Times New Roman" w:hAnsi="Times New Roman" w:cs="Times New Roman"/>
        </w:rPr>
        <w:t xml:space="preserve"> ch</w:t>
      </w:r>
      <w:r w:rsidR="006D3D66" w:rsidRPr="00341704">
        <w:rPr>
          <w:rFonts w:ascii="Times New Roman" w:hAnsi="Times New Roman" w:cs="Times New Roman"/>
        </w:rPr>
        <w:t>anging environmental conditions, keeping the management strategy at status quo had a high probability of resulting in an overfished stock</w:t>
      </w:r>
      <w:r w:rsidR="002114D7" w:rsidRPr="00341704">
        <w:rPr>
          <w:rFonts w:ascii="Times New Roman" w:hAnsi="Times New Roman" w:cs="Times New Roman"/>
        </w:rPr>
        <w:t>.</w:t>
      </w:r>
      <w:r w:rsidR="00D037D8" w:rsidRPr="00341704">
        <w:rPr>
          <w:rFonts w:ascii="Times New Roman" w:hAnsi="Times New Roman" w:cs="Times New Roman"/>
        </w:rPr>
        <w:t xml:space="preserve"> </w:t>
      </w:r>
      <w:r w:rsidR="00912907" w:rsidRPr="00341704">
        <w:rPr>
          <w:rFonts w:ascii="Times New Roman" w:hAnsi="Times New Roman" w:cs="Times New Roman"/>
        </w:rPr>
        <w:t xml:space="preserve">In the Bering Sea, </w:t>
      </w:r>
      <w:r w:rsidR="0058217A" w:rsidRPr="00341704">
        <w:rPr>
          <w:rFonts w:ascii="Times New Roman" w:hAnsi="Times New Roman" w:cs="Times New Roman"/>
        </w:rPr>
        <w:t>status quo</w:t>
      </w:r>
      <w:r w:rsidR="00912907" w:rsidRPr="00341704">
        <w:rPr>
          <w:rFonts w:ascii="Times New Roman" w:hAnsi="Times New Roman" w:cs="Times New Roman"/>
        </w:rPr>
        <w:t xml:space="preserve"> harvest control rules for snow crab </w:t>
      </w:r>
      <w:r w:rsidR="00986CB6" w:rsidRPr="00341704">
        <w:rPr>
          <w:rFonts w:ascii="Times New Roman" w:hAnsi="Times New Roman" w:cs="Times New Roman"/>
        </w:rPr>
        <w:t>(</w:t>
      </w:r>
      <w:proofErr w:type="spellStart"/>
      <w:r w:rsidR="00986CB6" w:rsidRPr="00341704">
        <w:rPr>
          <w:rFonts w:ascii="Times New Roman" w:hAnsi="Times New Roman" w:cs="Times New Roman"/>
          <w:i/>
        </w:rPr>
        <w:t>Chionoecetes</w:t>
      </w:r>
      <w:proofErr w:type="spellEnd"/>
      <w:r w:rsidR="00986CB6" w:rsidRPr="00341704">
        <w:rPr>
          <w:rFonts w:ascii="Times New Roman" w:hAnsi="Times New Roman" w:cs="Times New Roman"/>
          <w:i/>
        </w:rPr>
        <w:t xml:space="preserve"> </w:t>
      </w:r>
      <w:proofErr w:type="spellStart"/>
      <w:r w:rsidR="00986CB6" w:rsidRPr="00341704">
        <w:rPr>
          <w:rFonts w:ascii="Times New Roman" w:hAnsi="Times New Roman" w:cs="Times New Roman"/>
          <w:i/>
        </w:rPr>
        <w:t>opilio</w:t>
      </w:r>
      <w:proofErr w:type="spellEnd"/>
      <w:r w:rsidR="00986CB6" w:rsidRPr="00341704">
        <w:rPr>
          <w:rFonts w:ascii="Times New Roman" w:hAnsi="Times New Roman" w:cs="Times New Roman"/>
        </w:rPr>
        <w:t>)</w:t>
      </w:r>
      <w:r w:rsidR="008317FE" w:rsidRPr="00341704">
        <w:rPr>
          <w:rFonts w:ascii="Times New Roman" w:hAnsi="Times New Roman" w:cs="Times New Roman"/>
        </w:rPr>
        <w:t xml:space="preserve"> </w:t>
      </w:r>
      <w:r w:rsidR="0058217A" w:rsidRPr="00341704">
        <w:rPr>
          <w:rFonts w:ascii="Times New Roman" w:hAnsi="Times New Roman" w:cs="Times New Roman"/>
        </w:rPr>
        <w:t>were found to result in the stock being</w:t>
      </w:r>
      <w:r w:rsidR="006158D9" w:rsidRPr="00341704">
        <w:rPr>
          <w:rFonts w:ascii="Times New Roman" w:hAnsi="Times New Roman" w:cs="Times New Roman"/>
        </w:rPr>
        <w:t xml:space="preserve"> potentially</w:t>
      </w:r>
      <w:r w:rsidR="0058217A" w:rsidRPr="00341704">
        <w:rPr>
          <w:rFonts w:ascii="Times New Roman" w:hAnsi="Times New Roman" w:cs="Times New Roman"/>
        </w:rPr>
        <w:t xml:space="preserve"> falsely declared overfished due to regime shifts in the system dynamics </w:t>
      </w:r>
      <w:r w:rsidR="00F5739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h8hrhb9bb","properties":{"formattedCitation":"(24)","plainCitation":"(24)","noteIndex":0},"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F5739C" w:rsidRPr="00341704">
        <w:rPr>
          <w:rFonts w:ascii="Times New Roman" w:hAnsi="Times New Roman" w:cs="Times New Roman"/>
        </w:rPr>
        <w:fldChar w:fldCharType="separate"/>
      </w:r>
      <w:r w:rsidR="00083727">
        <w:rPr>
          <w:rFonts w:ascii="Times New Roman" w:hAnsi="Times New Roman" w:cs="Times New Roman"/>
          <w:noProof/>
        </w:rPr>
        <w:t>(24)</w:t>
      </w:r>
      <w:r w:rsidR="00F5739C" w:rsidRPr="00341704">
        <w:rPr>
          <w:rFonts w:ascii="Times New Roman" w:hAnsi="Times New Roman" w:cs="Times New Roman"/>
        </w:rPr>
        <w:fldChar w:fldCharType="end"/>
      </w:r>
      <w:r w:rsidR="00912907" w:rsidRPr="00341704">
        <w:rPr>
          <w:rFonts w:ascii="Times New Roman" w:hAnsi="Times New Roman" w:cs="Times New Roman"/>
        </w:rPr>
        <w:t>.</w:t>
      </w:r>
      <w:r w:rsidR="00AC725F" w:rsidRPr="00341704">
        <w:rPr>
          <w:rFonts w:ascii="Times New Roman" w:hAnsi="Times New Roman" w:cs="Times New Roman"/>
        </w:rPr>
        <w:t xml:space="preserve"> Based on th</w:t>
      </w:r>
      <w:r w:rsidR="00BA2C83" w:rsidRPr="00341704">
        <w:rPr>
          <w:rFonts w:ascii="Times New Roman" w:hAnsi="Times New Roman" w:cs="Times New Roman"/>
        </w:rPr>
        <w:t xml:space="preserve">ese studies, it is clear </w:t>
      </w:r>
      <w:r w:rsidR="00AC725F" w:rsidRPr="00341704">
        <w:rPr>
          <w:rFonts w:ascii="Times New Roman" w:hAnsi="Times New Roman" w:cs="Times New Roman"/>
        </w:rPr>
        <w:t xml:space="preserve">that </w:t>
      </w:r>
      <w:r w:rsidR="00BA2C83" w:rsidRPr="00341704">
        <w:rPr>
          <w:rFonts w:ascii="Times New Roman" w:hAnsi="Times New Roman" w:cs="Times New Roman"/>
        </w:rPr>
        <w:t>management strategies robust to temporal variation are importan</w:t>
      </w:r>
      <w:r w:rsidR="009C318D">
        <w:rPr>
          <w:rFonts w:ascii="Times New Roman" w:hAnsi="Times New Roman" w:cs="Times New Roman"/>
        </w:rPr>
        <w:t>t</w:t>
      </w:r>
      <w:r w:rsidR="00EE2C2E" w:rsidRPr="00341704">
        <w:rPr>
          <w:rFonts w:ascii="Times New Roman" w:hAnsi="Times New Roman" w:cs="Times New Roman"/>
        </w:rPr>
        <w:t xml:space="preserve"> for the sustainable management of fisheries</w:t>
      </w:r>
      <w:r w:rsidR="00BA2C83" w:rsidRPr="00341704">
        <w:rPr>
          <w:rFonts w:ascii="Times New Roman" w:hAnsi="Times New Roman" w:cs="Times New Roman"/>
        </w:rPr>
        <w:t>.</w:t>
      </w:r>
      <w:r w:rsidR="00CB500A" w:rsidRPr="00341704">
        <w:rPr>
          <w:rFonts w:ascii="Times New Roman" w:hAnsi="Times New Roman" w:cs="Times New Roman"/>
        </w:rPr>
        <w:t xml:space="preserve"> Spatial variation can also play an important role</w:t>
      </w:r>
      <w:r w:rsidR="001D2A0E" w:rsidRPr="00341704">
        <w:rPr>
          <w:rFonts w:ascii="Times New Roman" w:hAnsi="Times New Roman" w:cs="Times New Roman"/>
        </w:rPr>
        <w:t xml:space="preserve"> in determining appropriate management strategies</w:t>
      </w:r>
      <w:r w:rsidR="00CB500A" w:rsidRPr="00341704">
        <w:rPr>
          <w:rFonts w:ascii="Times New Roman" w:hAnsi="Times New Roman" w:cs="Times New Roman"/>
        </w:rPr>
        <w:t>.</w:t>
      </w:r>
      <w:r w:rsidR="001D2A0E" w:rsidRPr="00341704">
        <w:rPr>
          <w:rFonts w:ascii="Times New Roman" w:hAnsi="Times New Roman" w:cs="Times New Roman"/>
        </w:rPr>
        <w:t xml:space="preserve"> </w:t>
      </w:r>
      <w:r w:rsidR="005D2AE1">
        <w:rPr>
          <w:rFonts w:ascii="Times New Roman" w:hAnsi="Times New Roman" w:cs="Times New Roman"/>
        </w:rPr>
        <w:t>For example,</w:t>
      </w:r>
      <w:r w:rsidR="001D2A0E" w:rsidRPr="00341704">
        <w:rPr>
          <w:rFonts w:ascii="Times New Roman" w:hAnsi="Times New Roman" w:cs="Times New Roman"/>
        </w:rPr>
        <w:t xml:space="preserve"> managing three subpopulations as a single unit was likely to result in overexploitation at a local level for small yellow croaker (</w:t>
      </w:r>
      <w:proofErr w:type="spellStart"/>
      <w:r w:rsidR="001D2A0E" w:rsidRPr="00341704">
        <w:rPr>
          <w:rFonts w:ascii="Times New Roman" w:hAnsi="Times New Roman" w:cs="Times New Roman"/>
          <w:i/>
        </w:rPr>
        <w:t>Larimichthys</w:t>
      </w:r>
      <w:proofErr w:type="spellEnd"/>
      <w:r w:rsidR="001D2A0E" w:rsidRPr="00341704">
        <w:rPr>
          <w:rFonts w:ascii="Times New Roman" w:hAnsi="Times New Roman" w:cs="Times New Roman"/>
          <w:i/>
        </w:rPr>
        <w:t xml:space="preserve"> </w:t>
      </w:r>
      <w:proofErr w:type="spellStart"/>
      <w:r w:rsidR="001D2A0E" w:rsidRPr="00341704">
        <w:rPr>
          <w:rFonts w:ascii="Times New Roman" w:hAnsi="Times New Roman" w:cs="Times New Roman"/>
          <w:i/>
        </w:rPr>
        <w:t>polyactis</w:t>
      </w:r>
      <w:proofErr w:type="spellEnd"/>
      <w:r w:rsidR="001D2A0E" w:rsidRPr="00341704">
        <w:rPr>
          <w:rFonts w:ascii="Times New Roman" w:hAnsi="Times New Roman" w:cs="Times New Roman"/>
        </w:rPr>
        <w:t>)</w:t>
      </w:r>
      <w:r w:rsidR="00C16C43">
        <w:rPr>
          <w:rFonts w:ascii="Times New Roman" w:hAnsi="Times New Roman" w:cs="Times New Roman"/>
        </w:rPr>
        <w:t xml:space="preserve"> in the East China Sea </w:t>
      </w:r>
      <w:r w:rsidR="00C16C43" w:rsidRPr="00341704">
        <w:rPr>
          <w:rFonts w:ascii="Times New Roman" w:hAnsi="Times New Roman" w:cs="Times New Roman"/>
        </w:rPr>
        <w:fldChar w:fldCharType="begin"/>
      </w:r>
      <w:r w:rsidR="00C16C43">
        <w:rPr>
          <w:rFonts w:ascii="Times New Roman" w:hAnsi="Times New Roman" w:cs="Times New Roman"/>
        </w:rPr>
        <w:instrText xml:space="preserve"> ADDIN ZOTERO_ITEM CSL_CITATION {"citationID":"a29861e7bus","properties":{"formattedCitation":"(27)","plainCitation":"(27)","noteIndex":0},"citationItems":[{"id":1054,"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uppress-author":true}],"schema":"https://github.com/citation-style-language/schema/raw/master/csl-citation.json"} </w:instrText>
      </w:r>
      <w:r w:rsidR="00C16C43" w:rsidRPr="00341704">
        <w:rPr>
          <w:rFonts w:ascii="Times New Roman" w:hAnsi="Times New Roman" w:cs="Times New Roman"/>
        </w:rPr>
        <w:fldChar w:fldCharType="separate"/>
      </w:r>
      <w:r w:rsidR="00C16C43">
        <w:rPr>
          <w:rFonts w:ascii="Times New Roman" w:hAnsi="Times New Roman" w:cs="Times New Roman"/>
          <w:noProof/>
        </w:rPr>
        <w:t>(27)</w:t>
      </w:r>
      <w:r w:rsidR="00C16C43" w:rsidRPr="00341704">
        <w:rPr>
          <w:rFonts w:ascii="Times New Roman" w:hAnsi="Times New Roman" w:cs="Times New Roman"/>
        </w:rPr>
        <w:fldChar w:fldCharType="end"/>
      </w:r>
      <w:r w:rsidR="001D2A0E" w:rsidRPr="00341704">
        <w:rPr>
          <w:rFonts w:ascii="Times New Roman" w:hAnsi="Times New Roman" w:cs="Times New Roman"/>
        </w:rPr>
        <w:t>.</w:t>
      </w:r>
      <w:r w:rsidR="00096C82" w:rsidRPr="00341704">
        <w:rPr>
          <w:rFonts w:ascii="Times New Roman" w:hAnsi="Times New Roman" w:cs="Times New Roman"/>
        </w:rPr>
        <w:t xml:space="preserve"> </w:t>
      </w:r>
      <w:r w:rsidR="00CB500A" w:rsidRPr="00341704">
        <w:rPr>
          <w:rFonts w:ascii="Times New Roman" w:hAnsi="Times New Roman" w:cs="Times New Roman"/>
        </w:rPr>
        <w:t>T</w:t>
      </w:r>
      <w:r w:rsidR="00096C82" w:rsidRPr="00341704">
        <w:rPr>
          <w:rFonts w:ascii="Times New Roman" w:hAnsi="Times New Roman" w:cs="Times New Roman"/>
        </w:rPr>
        <w:t xml:space="preserve">hese </w:t>
      </w:r>
      <w:r w:rsidR="003C4EB6" w:rsidRPr="00341704">
        <w:rPr>
          <w:rFonts w:ascii="Times New Roman" w:hAnsi="Times New Roman" w:cs="Times New Roman"/>
        </w:rPr>
        <w:t>case-specific evaluations</w:t>
      </w:r>
      <w:r w:rsidR="006E1702" w:rsidRPr="00341704">
        <w:rPr>
          <w:rFonts w:ascii="Times New Roman" w:hAnsi="Times New Roman" w:cs="Times New Roman"/>
        </w:rPr>
        <w:t xml:space="preserve"> </w:t>
      </w:r>
      <w:r w:rsidR="000227A9" w:rsidRPr="00341704">
        <w:rPr>
          <w:rFonts w:ascii="Times New Roman" w:hAnsi="Times New Roman" w:cs="Times New Roman"/>
        </w:rPr>
        <w:t xml:space="preserve">in systems </w:t>
      </w:r>
      <w:r w:rsidR="001D2A0E" w:rsidRPr="00341704">
        <w:rPr>
          <w:rFonts w:ascii="Times New Roman" w:hAnsi="Times New Roman" w:cs="Times New Roman"/>
        </w:rPr>
        <w:t xml:space="preserve">that are often data-rich </w:t>
      </w:r>
      <w:r w:rsidR="009F355E" w:rsidRPr="00341704">
        <w:rPr>
          <w:rFonts w:ascii="Times New Roman" w:hAnsi="Times New Roman" w:cs="Times New Roman"/>
        </w:rPr>
        <w:t xml:space="preserve">represent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p>
    <w:p w14:paraId="7B549C84" w14:textId="77777777" w:rsidR="009D1F31" w:rsidRPr="00341704" w:rsidRDefault="009D1F31" w:rsidP="001C5502">
      <w:pPr>
        <w:spacing w:line="480" w:lineRule="auto"/>
        <w:ind w:firstLine="720"/>
        <w:jc w:val="both"/>
        <w:rPr>
          <w:rFonts w:ascii="Times New Roman" w:hAnsi="Times New Roman" w:cs="Times New Roman"/>
        </w:rPr>
      </w:pPr>
    </w:p>
    <w:p w14:paraId="6B75FBA7" w14:textId="2EB02ED7" w:rsidR="00A236D6" w:rsidRPr="00341704" w:rsidRDefault="00A63555" w:rsidP="001C5502">
      <w:pPr>
        <w:spacing w:line="480" w:lineRule="auto"/>
        <w:jc w:val="both"/>
        <w:rPr>
          <w:rFonts w:ascii="Times New Roman" w:hAnsi="Times New Roman" w:cs="Times New Roman"/>
        </w:rPr>
      </w:pPr>
      <w:r w:rsidRPr="00341704">
        <w:rPr>
          <w:rFonts w:ascii="Times New Roman" w:hAnsi="Times New Roman" w:cs="Times New Roman"/>
        </w:rPr>
        <w:t>Here we present a Generalized Management Strategy Evaluation framework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w:t>
      </w:r>
      <w:r w:rsidR="003B4BA1" w:rsidRPr="00341704">
        <w:rPr>
          <w:rFonts w:ascii="Times New Roman" w:hAnsi="Times New Roman" w:cs="Times New Roman"/>
        </w:rPr>
        <w:t xml:space="preserve">that allows for the 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995ADB">
        <w:rPr>
          <w:rFonts w:ascii="Times New Roman" w:hAnsi="Times New Roman" w:cs="Times New Roman"/>
        </w:rPr>
        <w:t xml:space="preserve"> with minimal time invested</w:t>
      </w:r>
      <w:r w:rsidR="0085010E" w:rsidRPr="00341704">
        <w:rPr>
          <w:rFonts w:ascii="Times New Roman" w:hAnsi="Times New Roman" w:cs="Times New Roman"/>
        </w:rPr>
        <w:t>.</w:t>
      </w:r>
      <w:r w:rsidR="002C53D8" w:rsidRPr="00341704">
        <w:rPr>
          <w:rFonts w:ascii="Times New Roman" w:hAnsi="Times New Roman" w:cs="Times New Roman"/>
        </w:rPr>
        <w:t xml:space="preserve"> </w:t>
      </w:r>
      <w:proofErr w:type="spellStart"/>
      <w:r w:rsidR="002C53D8" w:rsidRPr="00341704">
        <w:rPr>
          <w:rFonts w:ascii="Times New Roman" w:hAnsi="Times New Roman" w:cs="Times New Roman"/>
        </w:rPr>
        <w:t>GeMS</w:t>
      </w:r>
      <w:proofErr w:type="spellEnd"/>
      <w:r w:rsidR="002C53D8" w:rsidRPr="00341704">
        <w:rPr>
          <w:rFonts w:ascii="Times New Roman" w:hAnsi="Times New Roman" w:cs="Times New Roman"/>
        </w:rPr>
        <w:t xml:space="preserve"> allows for time-var</w:t>
      </w:r>
      <w:r w:rsidR="00F01BC0">
        <w:rPr>
          <w:rFonts w:ascii="Times New Roman" w:hAnsi="Times New Roman" w:cs="Times New Roman"/>
        </w:rPr>
        <w:t>iation</w:t>
      </w:r>
      <w:r w:rsidR="002C53D8" w:rsidRPr="00341704">
        <w:rPr>
          <w:rFonts w:ascii="Times New Roman" w:hAnsi="Times New Roman" w:cs="Times New Roman"/>
        </w:rPr>
        <w:t xml:space="preserve"> in every population process in the operating model, and also can accommodate movement between two spatially-distinct populations.</w:t>
      </w:r>
      <w:r w:rsidR="00363930" w:rsidRPr="00341704">
        <w:rPr>
          <w:rFonts w:ascii="Times New Roman" w:hAnsi="Times New Roman" w:cs="Times New Roman"/>
        </w:rPr>
        <w:t xml:space="preserve"> </w:t>
      </w:r>
      <w:proofErr w:type="spellStart"/>
      <w:r w:rsidR="00CA6479" w:rsidRPr="00341704">
        <w:rPr>
          <w:rFonts w:ascii="Times New Roman" w:hAnsi="Times New Roman" w:cs="Times New Roman"/>
        </w:rPr>
        <w:t>GeMS</w:t>
      </w:r>
      <w:proofErr w:type="spellEnd"/>
      <w:r w:rsidR="00CA6479" w:rsidRPr="00341704">
        <w:rPr>
          <w:rFonts w:ascii="Times New Roman" w:hAnsi="Times New Roman" w:cs="Times New Roman"/>
        </w:rPr>
        <w:t xml:space="preserve">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w:t>
      </w:r>
      <w:r w:rsidR="00995ADB">
        <w:rPr>
          <w:rFonts w:ascii="Times New Roman" w:hAnsi="Times New Roman" w:cs="Times New Roman"/>
        </w:rPr>
        <w:t>With these relatively simple inputs</w:t>
      </w:r>
      <w:r w:rsidR="0085010E" w:rsidRPr="00341704">
        <w:rPr>
          <w:rFonts w:ascii="Times New Roman" w:hAnsi="Times New Roman" w:cs="Times New Roman"/>
        </w:rPr>
        <w:t>,</w:t>
      </w:r>
      <w:r w:rsidR="00D5783E" w:rsidRPr="00341704">
        <w:rPr>
          <w:rFonts w:ascii="Times New Roman" w:hAnsi="Times New Roman" w:cs="Times New Roman"/>
        </w:rPr>
        <w:t xml:space="preserve"> </w:t>
      </w:r>
      <w:r w:rsidR="0085010E" w:rsidRPr="00341704">
        <w:rPr>
          <w:rFonts w:ascii="Times New Roman" w:hAnsi="Times New Roman" w:cs="Times New Roman"/>
        </w:rPr>
        <w:t>fisheries managers can quickly</w:t>
      </w:r>
      <w:r w:rsidRPr="00341704">
        <w:rPr>
          <w:rFonts w:ascii="Times New Roman" w:hAnsi="Times New Roman" w:cs="Times New Roman"/>
        </w:rPr>
        <w:t xml:space="preserve"> </w:t>
      </w:r>
      <w:r w:rsidR="009C57A4" w:rsidRPr="00341704">
        <w:rPr>
          <w:rFonts w:ascii="Times New Roman" w:hAnsi="Times New Roman" w:cs="Times New Roman"/>
        </w:rPr>
        <w:t>begin</w:t>
      </w:r>
      <w:r w:rsidRPr="00341704">
        <w:rPr>
          <w:rFonts w:ascii="Times New Roman" w:hAnsi="Times New Roman" w:cs="Times New Roman"/>
        </w:rPr>
        <w:t xml:space="preserve"> the process of </w:t>
      </w:r>
      <w:r w:rsidR="00CA6479" w:rsidRPr="00341704">
        <w:rPr>
          <w:rFonts w:ascii="Times New Roman" w:hAnsi="Times New Roman" w:cs="Times New Roman"/>
        </w:rPr>
        <w:t xml:space="preserve">a ‘generalized’ </w:t>
      </w:r>
      <w:r w:rsidRPr="00341704">
        <w:rPr>
          <w:rFonts w:ascii="Times New Roman" w:hAnsi="Times New Roman" w:cs="Times New Roman"/>
        </w:rPr>
        <w:t>management strategy evaluation.</w:t>
      </w:r>
      <w:r w:rsidR="009C57A4" w:rsidRPr="00341704">
        <w:rPr>
          <w:rFonts w:ascii="Times New Roman" w:hAnsi="Times New Roman" w:cs="Times New Roman"/>
        </w:rPr>
        <w:t xml:space="preserve"> 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w:t>
      </w:r>
      <w:r w:rsidR="00995ADB" w:rsidRPr="00341704">
        <w:rPr>
          <w:rFonts w:ascii="Times New Roman" w:hAnsi="Times New Roman" w:cs="Times New Roman"/>
        </w:rPr>
        <w:t>system</w:t>
      </w:r>
      <w:r w:rsidR="00995ADB">
        <w:rPr>
          <w:rFonts w:ascii="Times New Roman" w:hAnsi="Times New Roman" w:cs="Times New Roman"/>
        </w:rPr>
        <w:t xml:space="preserve"> (e.g. using FLR or a custom-built </w:t>
      </w:r>
      <w:r w:rsidR="00995ADB">
        <w:rPr>
          <w:rFonts w:ascii="Times New Roman" w:hAnsi="Times New Roman" w:cs="Times New Roman"/>
        </w:rPr>
        <w:lastRenderedPageBreak/>
        <w:t>simulation framework)</w:t>
      </w:r>
      <w:r w:rsidR="009C57A4" w:rsidRPr="00341704">
        <w:rPr>
          <w:rFonts w:ascii="Times New Roman" w:hAnsi="Times New Roman" w:cs="Times New Roman"/>
        </w:rPr>
        <w:t xml:space="preserve">. </w:t>
      </w:r>
      <w:proofErr w:type="spellStart"/>
      <w:r w:rsidR="00CA6479" w:rsidRPr="00341704">
        <w:rPr>
          <w:rFonts w:ascii="Times New Roman" w:hAnsi="Times New Roman" w:cs="Times New Roman"/>
        </w:rPr>
        <w:t>GeMS</w:t>
      </w:r>
      <w:proofErr w:type="spellEnd"/>
      <w:r w:rsidR="00CA6479" w:rsidRPr="00341704">
        <w:rPr>
          <w:rFonts w:ascii="Times New Roman" w:hAnsi="Times New Roman" w:cs="Times New Roman"/>
        </w:rPr>
        <w:t xml:space="preserve">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kcki24abf","properties":{"formattedCitation":"(28)","plainCitation":"(28)","noteIndex":0},"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8)</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lpcu0pfkj","properties":{"formattedCitation":"(29)","plainCitation":"(29)","noteIndex":0},"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9)</w:t>
      </w:r>
      <w:r w:rsidR="00E90100" w:rsidRPr="00341704">
        <w:rPr>
          <w:rFonts w:ascii="Times New Roman" w:hAnsi="Times New Roman" w:cs="Times New Roman"/>
        </w:rPr>
        <w:fldChar w:fldCharType="end"/>
      </w:r>
      <w:r w:rsidR="00083727">
        <w:rPr>
          <w:rFonts w:ascii="Times New Roman" w:hAnsi="Times New Roman" w:cs="Times New Roman"/>
        </w:rPr>
        <w:t>)</w:t>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VK2k6g1j","properties":{"formattedCitation":"(12,30)","plainCitation":"(12,30)","noteIndex":0},"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shortTitle":"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12,30)</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1C5502">
      <w:pPr>
        <w:spacing w:line="480" w:lineRule="auto"/>
        <w:jc w:val="both"/>
        <w:rPr>
          <w:rFonts w:ascii="Times New Roman" w:hAnsi="Times New Roman" w:cs="Times New Roman"/>
        </w:rPr>
      </w:pPr>
    </w:p>
    <w:p w14:paraId="2926E930" w14:textId="219F01D4" w:rsidR="00860C5A" w:rsidRPr="001C5502" w:rsidRDefault="00D239D3" w:rsidP="001C5502">
      <w:pPr>
        <w:spacing w:line="480" w:lineRule="auto"/>
        <w:jc w:val="both"/>
        <w:outlineLvl w:val="0"/>
        <w:rPr>
          <w:rFonts w:ascii="Times New Roman" w:hAnsi="Times New Roman" w:cs="Times New Roman"/>
          <w:b/>
          <w:sz w:val="36"/>
        </w:rPr>
      </w:pPr>
      <w:r w:rsidRPr="001C5502">
        <w:rPr>
          <w:rFonts w:ascii="Times New Roman" w:hAnsi="Times New Roman" w:cs="Times New Roman"/>
          <w:b/>
          <w:sz w:val="36"/>
        </w:rPr>
        <w:t>Framework</w:t>
      </w:r>
    </w:p>
    <w:p w14:paraId="23ADF5A7" w14:textId="6E335D9F" w:rsidR="00D239D3" w:rsidRPr="001C5502" w:rsidRDefault="001676FC" w:rsidP="001C5502">
      <w:pPr>
        <w:spacing w:line="480" w:lineRule="auto"/>
        <w:jc w:val="both"/>
        <w:outlineLvl w:val="0"/>
        <w:rPr>
          <w:rFonts w:ascii="Times New Roman" w:hAnsi="Times New Roman" w:cs="Times New Roman"/>
          <w:b/>
          <w:sz w:val="32"/>
        </w:rPr>
      </w:pPr>
      <w:r w:rsidRPr="001C5502">
        <w:rPr>
          <w:rFonts w:ascii="Times New Roman" w:hAnsi="Times New Roman" w:cs="Times New Roman"/>
          <w:b/>
          <w:sz w:val="32"/>
        </w:rPr>
        <w:t xml:space="preserve">General </w:t>
      </w:r>
      <w:r w:rsidR="00D239D3" w:rsidRPr="001C5502">
        <w:rPr>
          <w:rFonts w:ascii="Times New Roman" w:hAnsi="Times New Roman" w:cs="Times New Roman"/>
          <w:b/>
          <w:sz w:val="32"/>
        </w:rPr>
        <w:t>Overview</w:t>
      </w:r>
    </w:p>
    <w:p w14:paraId="562FC98E" w14:textId="5E2B4CA3" w:rsidR="00FD7C9E" w:rsidRPr="00341704" w:rsidRDefault="00241E4E" w:rsidP="001C5502">
      <w:pPr>
        <w:spacing w:line="480" w:lineRule="auto"/>
        <w:jc w:val="both"/>
        <w:rPr>
          <w:rFonts w:ascii="Times New Roman" w:hAnsi="Times New Roman" w:cs="Times New Roman"/>
        </w:rPr>
      </w:pPr>
      <w:r w:rsidRPr="00341704">
        <w:rPr>
          <w:rFonts w:ascii="Times New Roman" w:hAnsi="Times New Roman" w:cs="Times New Roman"/>
        </w:rPr>
        <w:t>MSE is accomplished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w:t>
      </w:r>
      <w:r w:rsidR="009A0D23">
        <w:rPr>
          <w:rFonts w:ascii="Times New Roman" w:hAnsi="Times New Roman" w:cs="Times New Roman"/>
        </w:rPr>
        <w:t>.</w:t>
      </w:r>
      <w:r w:rsidR="00C4041F">
        <w:rPr>
          <w:rFonts w:ascii="Times New Roman" w:hAnsi="Times New Roman" w:cs="Times New Roman"/>
        </w:rPr>
        <w:t xml:space="preserv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PMCt5mvu","properties":{"formattedCitation":"(3\\uc0\\u8211{}5)","plainCitation":"(3–5)","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083727" w:rsidRPr="00083727">
        <w:rPr>
          <w:rFonts w:ascii="Times New Roman" w:hAnsi="Times New Roman" w:cs="Times New Roman"/>
        </w:rPr>
        <w:t>(3–5)</w:t>
      </w:r>
      <w:r w:rsidRPr="00341704">
        <w:rPr>
          <w:rFonts w:ascii="Times New Roman" w:hAnsi="Times New Roman" w:cs="Times New Roman"/>
        </w:rPr>
        <w:fldChar w:fldCharType="end"/>
      </w:r>
      <w:r w:rsidRPr="00341704">
        <w:rPr>
          <w:rFonts w:ascii="Times New Roman" w:hAnsi="Times New Roman" w:cs="Times New Roman"/>
        </w:rPr>
        <w:t xml:space="preserve">. </w:t>
      </w:r>
      <w:proofErr w:type="spellStart"/>
      <w:r w:rsidR="00FD7C9E" w:rsidRPr="00341704">
        <w:rPr>
          <w:rFonts w:ascii="Times New Roman" w:hAnsi="Times New Roman" w:cs="Times New Roman"/>
        </w:rPr>
        <w:t>GeMS</w:t>
      </w:r>
      <w:proofErr w:type="spellEnd"/>
      <w:r w:rsidR="00FD7C9E" w:rsidRPr="00341704">
        <w:rPr>
          <w:rFonts w:ascii="Times New Roman" w:hAnsi="Times New Roman" w:cs="Times New Roman"/>
        </w:rPr>
        <w:t xml:space="preserve">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9A0D23">
        <w:rPr>
          <w:rFonts w:ascii="Times New Roman" w:hAnsi="Times New Roman" w:cs="Times New Roman"/>
        </w:rPr>
        <w:t xml:space="preserve"> </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1C5502">
      <w:pPr>
        <w:spacing w:line="480" w:lineRule="auto"/>
        <w:jc w:val="both"/>
        <w:rPr>
          <w:rFonts w:ascii="Times New Roman" w:hAnsi="Times New Roman" w:cs="Times New Roman"/>
        </w:rPr>
      </w:pPr>
    </w:p>
    <w:p w14:paraId="74AE6E99" w14:textId="39B9B5B3"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 xml:space="preserve">Operating model: The operating model for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is a two-area, age-structured population dynamics model with capacity for time-varying parameters in all population and management processes.</w:t>
      </w:r>
    </w:p>
    <w:p w14:paraId="62D5DEC4" w14:textId="23743CBF"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 xml:space="preserve">Estimation model: Currently, two estimation models exist: a </w:t>
      </w:r>
      <w:r w:rsidR="00C4041F">
        <w:rPr>
          <w:rFonts w:ascii="Times New Roman" w:hAnsi="Times New Roman" w:cs="Times New Roman"/>
        </w:rPr>
        <w:t xml:space="preserve">Schaefer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structured model with the capacity to allow growth,</w:t>
      </w:r>
      <w:r w:rsidR="00615B5D">
        <w:rPr>
          <w:rFonts w:ascii="Times New Roman" w:hAnsi="Times New Roman" w:cs="Times New Roman"/>
        </w:rPr>
        <w:t xml:space="preserve"> recruitment,</w:t>
      </w:r>
      <w:r w:rsidRPr="00341704">
        <w:rPr>
          <w:rFonts w:ascii="Times New Roman" w:hAnsi="Times New Roman" w:cs="Times New Roman"/>
        </w:rPr>
        <w:t xml:space="preserve"> natural mortality, and selectivity to vary over time.</w:t>
      </w:r>
    </w:p>
    <w:p w14:paraId="7EA6AB0E" w14:textId="5001852D" w:rsidR="007036DE" w:rsidRPr="000A4709"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a fixed exploitation rate, a fixed catch, and a sloped control rule based on proxies of target biomasses and fishing mortalities</w:t>
      </w:r>
      <w:r w:rsidR="008430BE" w:rsidRPr="00341704">
        <w:rPr>
          <w:rFonts w:ascii="Times New Roman" w:hAnsi="Times New Roman" w:cs="Times New Roman"/>
        </w:rPr>
        <w:t>.</w:t>
      </w:r>
    </w:p>
    <w:p w14:paraId="70E53FA6" w14:textId="0BFF8CF3" w:rsidR="00105855" w:rsidRPr="001C5502" w:rsidRDefault="00105855" w:rsidP="001C5502">
      <w:pPr>
        <w:spacing w:line="480" w:lineRule="auto"/>
        <w:jc w:val="both"/>
        <w:rPr>
          <w:rFonts w:ascii="Times New Roman" w:hAnsi="Times New Roman" w:cs="Times New Roman"/>
          <w:b/>
          <w:sz w:val="32"/>
        </w:rPr>
      </w:pPr>
      <w:r w:rsidRPr="001C5502">
        <w:rPr>
          <w:rFonts w:ascii="Times New Roman" w:hAnsi="Times New Roman" w:cs="Times New Roman"/>
          <w:b/>
          <w:sz w:val="32"/>
        </w:rPr>
        <w:lastRenderedPageBreak/>
        <w:t>Basic</w:t>
      </w:r>
      <w:r w:rsidR="00541CDD" w:rsidRPr="001C5502">
        <w:rPr>
          <w:rFonts w:ascii="Times New Roman" w:hAnsi="Times New Roman" w:cs="Times New Roman"/>
          <w:b/>
          <w:sz w:val="32"/>
        </w:rPr>
        <w:t xml:space="preserve"> steps to </w:t>
      </w:r>
      <w:proofErr w:type="spellStart"/>
      <w:r w:rsidR="00541CDD" w:rsidRPr="001C5502">
        <w:rPr>
          <w:rFonts w:ascii="Times New Roman" w:hAnsi="Times New Roman" w:cs="Times New Roman"/>
          <w:b/>
          <w:sz w:val="32"/>
        </w:rPr>
        <w:t>GeMS</w:t>
      </w:r>
      <w:proofErr w:type="spellEnd"/>
    </w:p>
    <w:p w14:paraId="6B14A5CC" w14:textId="39748903" w:rsidR="00D831FF" w:rsidRPr="00341704" w:rsidRDefault="00C46511" w:rsidP="001C5502">
      <w:pPr>
        <w:spacing w:line="480" w:lineRule="auto"/>
        <w:jc w:val="both"/>
        <w:rPr>
          <w:rFonts w:ascii="Times New Roman" w:hAnsi="Times New Roman" w:cs="Times New Roman"/>
        </w:rPr>
      </w:pPr>
      <w:r w:rsidRPr="00341704">
        <w:rPr>
          <w:rFonts w:ascii="Times New Roman" w:hAnsi="Times New Roman" w:cs="Times New Roman"/>
        </w:rPr>
        <w:t xml:space="preserve">The package can be </w:t>
      </w:r>
      <w:r w:rsidR="00D71A9D">
        <w:rPr>
          <w:rFonts w:ascii="Times New Roman" w:hAnsi="Times New Roman" w:cs="Times New Roman"/>
        </w:rPr>
        <w:t>installed</w:t>
      </w:r>
      <w:r w:rsidRPr="00341704">
        <w:rPr>
          <w:rFonts w:ascii="Times New Roman" w:hAnsi="Times New Roman" w:cs="Times New Roman"/>
        </w:rPr>
        <w:t xml:space="preserve"> from </w:t>
      </w:r>
      <w:proofErr w:type="spellStart"/>
      <w:r w:rsidRPr="00341704">
        <w:rPr>
          <w:rFonts w:ascii="Times New Roman" w:hAnsi="Times New Roman" w:cs="Times New Roman"/>
        </w:rPr>
        <w:t>Github</w:t>
      </w:r>
      <w:proofErr w:type="spellEnd"/>
      <w:r w:rsidRPr="00341704">
        <w:rPr>
          <w:rFonts w:ascii="Times New Roman" w:hAnsi="Times New Roman" w:cs="Times New Roman"/>
        </w:rPr>
        <w:t xml:space="preserve"> at </w:t>
      </w:r>
      <w:hyperlink r:id="rId9" w:history="1">
        <w:r w:rsidRPr="00FB37EF">
          <w:rPr>
            <w:rStyle w:val="Hyperlink"/>
            <w:rFonts w:ascii="Times New Roman" w:hAnsi="Times New Roman" w:cs="Times New Roman"/>
          </w:rPr>
          <w:t>https</w:t>
        </w:r>
        <w:r w:rsidR="00FB37EF" w:rsidRPr="00FB37EF">
          <w:rPr>
            <w:rStyle w:val="Hyperlink"/>
            <w:rFonts w:ascii="Times New Roman" w:hAnsi="Times New Roman" w:cs="Times New Roman"/>
          </w:rPr>
          <w:t>://github.com/szuwalski/Ge</w:t>
        </w:r>
        <w:r w:rsidRPr="00FB37EF">
          <w:rPr>
            <w:rStyle w:val="Hyperlink"/>
            <w:rFonts w:ascii="Times New Roman" w:hAnsi="Times New Roman" w:cs="Times New Roman"/>
          </w:rPr>
          <w:t>MS</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314635" w:rsidRPr="00341704">
        <w:rPr>
          <w:rFonts w:ascii="Times New Roman" w:hAnsi="Times New Roman" w:cs="Times New Roman"/>
        </w:rPr>
        <w:t xml:space="preserve"> </w:t>
      </w:r>
      <w:proofErr w:type="spellStart"/>
      <w:r w:rsidR="00870420" w:rsidRPr="00341704">
        <w:rPr>
          <w:rFonts w:ascii="Times New Roman" w:hAnsi="Times New Roman" w:cs="Times New Roman"/>
        </w:rPr>
        <w:t>GeMS</w:t>
      </w:r>
      <w:proofErr w:type="spellEnd"/>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w:t>
      </w:r>
      <w:r w:rsidR="005546DE" w:rsidRPr="00341704">
        <w:rPr>
          <w:rFonts w:ascii="Times New Roman" w:hAnsi="Times New Roman" w:cs="Times New Roman"/>
        </w:rPr>
        <w:t xml:space="preserve"> </w:t>
      </w:r>
      <w:r w:rsidR="005546DE"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2mk5t4kv4","properties":{"formattedCitation":"(33)","plainCitation":"(33)","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uppress-author":true}],"schema":"https://github.com/citation-style-language/schema/raw/master/csl-citation.json"} </w:instrText>
      </w:r>
      <w:r w:rsidR="005546DE" w:rsidRPr="00341704">
        <w:rPr>
          <w:rFonts w:ascii="Times New Roman" w:hAnsi="Times New Roman" w:cs="Times New Roman"/>
        </w:rPr>
        <w:fldChar w:fldCharType="separate"/>
      </w:r>
      <w:r w:rsidR="00181CC3">
        <w:rPr>
          <w:rFonts w:ascii="Times New Roman" w:hAnsi="Times New Roman" w:cs="Times New Roman"/>
          <w:noProof/>
        </w:rPr>
        <w:t>(33)</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FB37EF">
        <w:rPr>
          <w:rFonts w:ascii="Times New Roman" w:hAnsi="Times New Roman" w:cs="Times New Roman"/>
        </w:rPr>
        <w:t xml:space="preserve">A full description of all parameters in the control file can be found on the Wiki for the </w:t>
      </w:r>
      <w:proofErr w:type="spellStart"/>
      <w:r w:rsidR="00FB37EF">
        <w:rPr>
          <w:rFonts w:ascii="Times New Roman" w:hAnsi="Times New Roman" w:cs="Times New Roman"/>
        </w:rPr>
        <w:t>Github</w:t>
      </w:r>
      <w:proofErr w:type="spellEnd"/>
      <w:r w:rsidR="00FB37EF">
        <w:rPr>
          <w:rFonts w:ascii="Times New Roman" w:hAnsi="Times New Roman" w:cs="Times New Roman"/>
        </w:rPr>
        <w:t xml:space="preserve"> repository containing </w:t>
      </w:r>
      <w:proofErr w:type="spellStart"/>
      <w:r w:rsidR="00FB37EF">
        <w:rPr>
          <w:rFonts w:ascii="Times New Roman" w:hAnsi="Times New Roman" w:cs="Times New Roman"/>
        </w:rPr>
        <w:t>GeMS</w:t>
      </w:r>
      <w:proofErr w:type="spellEnd"/>
      <w:r w:rsidR="00FB37EF">
        <w:rPr>
          <w:rFonts w:ascii="Times New Roman" w:hAnsi="Times New Roman" w:cs="Times New Roman"/>
        </w:rPr>
        <w:t xml:space="preserve">.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w:t>
      </w:r>
      <w:proofErr w:type="spellStart"/>
      <w:r w:rsidR="00A76E57">
        <w:rPr>
          <w:rFonts w:ascii="Times New Roman" w:hAnsi="Times New Roman" w:cs="Times New Roman"/>
        </w:rPr>
        <w:t>run_</w:t>
      </w:r>
      <w:proofErr w:type="gramStart"/>
      <w:r w:rsidR="008430BE" w:rsidRPr="00341704">
        <w:rPr>
          <w:rFonts w:ascii="Times New Roman" w:hAnsi="Times New Roman" w:cs="Times New Roman"/>
        </w:rPr>
        <w:t>GeMS</w:t>
      </w:r>
      <w:proofErr w:type="spellEnd"/>
      <w:r w:rsidR="008430BE" w:rsidRPr="00341704">
        <w:rPr>
          <w:rFonts w:ascii="Times New Roman" w:hAnsi="Times New Roman" w:cs="Times New Roman"/>
        </w:rPr>
        <w:t>(</w:t>
      </w:r>
      <w:proofErr w:type="gramEnd"/>
      <w:r w:rsidR="008430BE" w:rsidRPr="00341704">
        <w:rPr>
          <w:rFonts w:ascii="Times New Roman" w:hAnsi="Times New Roman" w:cs="Times New Roman"/>
        </w:rPr>
        <w:t>)</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1C5502">
      <w:pPr>
        <w:spacing w:line="480" w:lineRule="auto"/>
        <w:jc w:val="both"/>
        <w:rPr>
          <w:rFonts w:ascii="Times New Roman" w:hAnsi="Times New Roman" w:cs="Times New Roman"/>
        </w:rPr>
      </w:pPr>
    </w:p>
    <w:p w14:paraId="3BF2FE1E" w14:textId="46709496" w:rsidR="00856C44" w:rsidRPr="001C5502" w:rsidRDefault="00D831FF" w:rsidP="001C5502">
      <w:pPr>
        <w:spacing w:line="480" w:lineRule="auto"/>
        <w:jc w:val="both"/>
        <w:rPr>
          <w:rFonts w:ascii="Times New Roman" w:hAnsi="Times New Roman" w:cs="Times New Roman"/>
          <w:b/>
          <w:sz w:val="28"/>
        </w:rPr>
      </w:pPr>
      <w:r w:rsidRPr="001C5502">
        <w:rPr>
          <w:rFonts w:ascii="Times New Roman" w:hAnsi="Times New Roman" w:cs="Times New Roman"/>
          <w:b/>
          <w:sz w:val="28"/>
        </w:rPr>
        <w:t xml:space="preserve">Example 1: </w:t>
      </w:r>
      <w:r w:rsidR="00E31CFF" w:rsidRPr="001C5502">
        <w:rPr>
          <w:rFonts w:ascii="Times New Roman" w:hAnsi="Times New Roman" w:cs="Times New Roman"/>
          <w:b/>
          <w:sz w:val="28"/>
        </w:rPr>
        <w:t>Performance</w:t>
      </w:r>
      <w:r w:rsidR="006A0E18" w:rsidRPr="001C5502">
        <w:rPr>
          <w:rFonts w:ascii="Times New Roman" w:hAnsi="Times New Roman" w:cs="Times New Roman"/>
          <w:b/>
          <w:sz w:val="28"/>
        </w:rPr>
        <w:t xml:space="preserve"> of a p</w:t>
      </w:r>
      <w:r w:rsidR="00F05EA3" w:rsidRPr="001C5502">
        <w:rPr>
          <w:rFonts w:ascii="Times New Roman" w:hAnsi="Times New Roman" w:cs="Times New Roman"/>
          <w:b/>
          <w:sz w:val="28"/>
        </w:rPr>
        <w:t>roduction model</w:t>
      </w:r>
    </w:p>
    <w:p w14:paraId="2B6C2D50" w14:textId="405139C7" w:rsidR="00D831FF" w:rsidRPr="00341704" w:rsidRDefault="00D831FF" w:rsidP="001C5502">
      <w:pPr>
        <w:spacing w:line="480" w:lineRule="auto"/>
        <w:jc w:val="both"/>
        <w:rPr>
          <w:rFonts w:ascii="Times New Roman" w:hAnsi="Times New Roman" w:cs="Times New Roman"/>
        </w:rPr>
      </w:pPr>
      <w:r w:rsidRPr="00341704">
        <w:rPr>
          <w:rFonts w:ascii="Times New Roman" w:hAnsi="Times New Roman" w:cs="Times New Roman"/>
        </w:rPr>
        <w:t xml:space="preserve">The surplus production model </w:t>
      </w:r>
      <w:r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sn65hjua8","properties":{"formattedCitation":"(34)","plainCitation":"(34)","noteIndex":0},"citationItems":[{"id":8,"uris":["http://zotero.org/users/2229006/items/WCFEHW3R"],"uri":["http://zotero.org/users/2229006/items/WCFEHW3R"],"itemData":{"id":8,"type":"article-journal","title":"Computation and Interpretation of Biological Statistics of Fish Populations","container-title":"Bulletin of the Fisheries Research Board of Canada","page":"382","volume":"191","abstract":"Computation and Interpretation of Biological Statistics of Fish Populations, first published in 1975, is William Edwin Ricker s third Bulletin that deals with the general field of biological statistics of fish populations. It is a compilation of the more important procedures used to estimate abundance, age composition, rate of growth, and mortality rates in fish populations, with working examples of all the computations.  Computation and Interpretation of Biological Statistics of Fish Populations is one of the most highly cited scientific references in the field of fisheries.","journalAbbreviation":"Bull. Fish. Res. Board Can.","language":"English","author":[{"family":"Ricker","given":"W. E."}],"issued":{"date-parts":[["1975"]]}}}],"schema":"https://github.com/citation-style-language/schema/raw/master/csl-citation.json"} </w:instrText>
      </w:r>
      <w:r w:rsidRPr="00341704">
        <w:rPr>
          <w:rFonts w:ascii="Times New Roman" w:hAnsi="Times New Roman" w:cs="Times New Roman"/>
        </w:rPr>
        <w:fldChar w:fldCharType="separate"/>
      </w:r>
      <w:r w:rsidR="00181CC3">
        <w:rPr>
          <w:rFonts w:ascii="Times New Roman" w:hAnsi="Times New Roman" w:cs="Times New Roman"/>
          <w:noProof/>
        </w:rPr>
        <w:t>(34)</w:t>
      </w:r>
      <w:r w:rsidRPr="00341704">
        <w:rPr>
          <w:rFonts w:ascii="Times New Roman" w:hAnsi="Times New Roman" w:cs="Times New Roman"/>
        </w:rPr>
        <w:fldChar w:fldCharType="end"/>
      </w:r>
      <w:r w:rsidRPr="00341704">
        <w:rPr>
          <w:rFonts w:ascii="Times New Roman" w:hAnsi="Times New Roman" w:cs="Times New Roman"/>
        </w:rPr>
        <w:t xml:space="preserve"> is one of the simplest models of fish population dynamics, </w:t>
      </w:r>
      <w:r w:rsidR="003B5413" w:rsidRPr="00341704">
        <w:rPr>
          <w:rFonts w:ascii="Times New Roman" w:hAnsi="Times New Roman" w:cs="Times New Roman"/>
        </w:rPr>
        <w:t xml:space="preserve">only </w:t>
      </w:r>
      <w:r w:rsidRPr="00341704">
        <w:rPr>
          <w:rFonts w:ascii="Times New Roman" w:hAnsi="Times New Roman" w:cs="Times New Roman"/>
        </w:rPr>
        <w:t>considering changes in exploitable biomass of</w:t>
      </w:r>
      <w:r w:rsidR="00B6759A" w:rsidRPr="00341704">
        <w:rPr>
          <w:rFonts w:ascii="Times New Roman" w:hAnsi="Times New Roman" w:cs="Times New Roman"/>
        </w:rPr>
        <w:t xml:space="preserve"> the</w:t>
      </w:r>
      <w:r w:rsidRPr="00341704">
        <w:rPr>
          <w:rFonts w:ascii="Times New Roman" w:hAnsi="Times New Roman" w:cs="Times New Roman"/>
        </w:rPr>
        <w:t xml:space="preserve"> fishable stock </w:t>
      </w:r>
      <w:r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873e21t6r","properties":{"formattedCitation":"(35)","plainCitation":"(35)","noteIndex":0},"citationItems":[{"id":10,"uris":["http://zotero.org/users/2229006/items/5C4YUB3P"],"uri":["http://zotero.org/users/2229006/items/5C4YUB3P"],"itemData":{"id":10,"type":"article-journal","title":"Fitting Surplus Production Models: Comparing Methods and Measuring Uncertainty","container-title":"Canadian Journal of Fisheries and Aquatic Sciences","page":"2597-2607","volume":"50","issue":"12","source":"NRC Research Press","abstract":"Three approaches are commonly used to fit surplus production models to observed data: effort-averaging methods; process-error estimators; and observation-error estimators. We compare these approaches using real and simulated data sets, and conclude that they yield substantially different interpretations of productivity. Effort-averaging methods assume the stock is in equilibrium relative to the recent effort; this assumption is rarely satisfied and usually leads to overestimation of potential yield and optimum effort. Effort-averaging methods will almost always produce what appears to be \"reasonable\" estimates of maximum sustainable yield and optimum effort, and the r2 statistic used to evaluate the goodness of fit can provide an unrealistic illusion of confidence about the parameter estimates obtained. Process-error estimators produce much less reliable estimates than observation-error estimators. The observation-error estimator provides the lowest estimates of maximum sustainable yield and optimum effor..., On emploie communément trois méthodes pour ajuster les modèles de production excédentaire aux résultats observés; il y a les méthodes de la moyenne d'effort, les estimateurs des erreurs de traitement ainsi que les estimateurs des erreurs d'observation. Nous comparons ces trois démarches au moyen d'ensembles de données réelles et simulées, et nous parvenons à la conclusion que ces méthodes conduisent à des interprétations largement différentes de la productivité. Les méthodes fondées sur les moyennes d'effort supposent que le stock est en équilibre relativement à l'effort récent; c'est rarement le cas, mais cela conduit ordinairement à une surestimation du rendement potentiel et de l'effort optimal. Ces méthodes produiront presque toujours ce qui semble être des estimations « raisonnables » du rendement soutenable maximal et de l'effort optimal, et la valeur statistique r2 qui sert à évaluer la validité de l'ajustement peut donner l'illusion non fondée de confiance dans les estimations des paramètres qui s...","DOI":"10.1139/f93-284","ISSN":"0706-652X","shortTitle":"Fitting Surplus Production Models","journalAbbreviation":"Can. J. Fish. Aquat. Sci.","author":[{"family":"Polacheck","given":"Tom"},{"family":"Hilborn","given":"Ray"},{"family":"Punt","given":"Andre E."}],"issued":{"date-parts":[["1993",12,1]]}}}],"schema":"https://github.com/citation-style-language/schema/raw/master/csl-citation.json"} </w:instrText>
      </w:r>
      <w:r w:rsidRPr="00341704">
        <w:rPr>
          <w:rFonts w:ascii="Times New Roman" w:hAnsi="Times New Roman" w:cs="Times New Roman"/>
        </w:rPr>
        <w:fldChar w:fldCharType="separate"/>
      </w:r>
      <w:r w:rsidR="00181CC3">
        <w:rPr>
          <w:rFonts w:ascii="Times New Roman" w:hAnsi="Times New Roman" w:cs="Times New Roman"/>
          <w:noProof/>
        </w:rPr>
        <w:t>(35)</w:t>
      </w:r>
      <w:r w:rsidRPr="00341704">
        <w:rPr>
          <w:rFonts w:ascii="Times New Roman" w:hAnsi="Times New Roman" w:cs="Times New Roman"/>
        </w:rPr>
        <w:fldChar w:fldCharType="end"/>
      </w:r>
      <w:r w:rsidRPr="00341704">
        <w:rPr>
          <w:rFonts w:ascii="Times New Roman" w:hAnsi="Times New Roman" w:cs="Times New Roman"/>
        </w:rPr>
        <w:t xml:space="preserve">. Written in the Schaefer form </w:t>
      </w:r>
      <w:r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pbmhdornu","properties":{"formattedCitation":"(36)","plainCitation":"(36)","noteIndex":0},"citationItems":[{"id":5,"uris":["http://zotero.org/users/2229006/items/Q8TIKJJU"],"uri":["http://zotero.org/users/2229006/items/Q8TIKJJU"],"itemData":{"id":5,"type":"article-journal","title":"Some aspects of the dynamics of populations important to the management of the commercial marine fisheries","container-title":"Inter-American Tropical Tuna Commission Bulletin","page":"23-56","volume":"1","issue":"2","source":"aquaticcommons.org","journalAbbreviation":"Bull. Inter-Am. Trop. Tuna Comm","language":"en","author":[{"family":"Schaefer","given":"Milner B."}],"issued":{"date-parts":[["1954"]]}}}],"schema":"https://github.com/citation-style-language/schema/raw/master/csl-citation.json"} </w:instrText>
      </w:r>
      <w:r w:rsidRPr="00341704">
        <w:rPr>
          <w:rFonts w:ascii="Times New Roman" w:hAnsi="Times New Roman" w:cs="Times New Roman"/>
        </w:rPr>
        <w:fldChar w:fldCharType="separate"/>
      </w:r>
      <w:r w:rsidR="00181CC3">
        <w:rPr>
          <w:rFonts w:ascii="Times New Roman" w:hAnsi="Times New Roman" w:cs="Times New Roman"/>
          <w:noProof/>
        </w:rPr>
        <w:t>(36)</w:t>
      </w:r>
      <w:r w:rsidRPr="00341704">
        <w:rPr>
          <w:rFonts w:ascii="Times New Roman" w:hAnsi="Times New Roman" w:cs="Times New Roman"/>
        </w:rPr>
        <w:fldChar w:fldCharType="end"/>
      </w:r>
      <w:r w:rsidRPr="00341704">
        <w:rPr>
          <w:rFonts w:ascii="Times New Roman" w:hAnsi="Times New Roman" w:cs="Times New Roman"/>
        </w:rPr>
        <w:t>, this model is computationally simple, and requires few data sources (only catch and a</w:t>
      </w:r>
      <w:r w:rsidR="008C5A73" w:rsidRPr="00341704">
        <w:rPr>
          <w:rFonts w:ascii="Times New Roman" w:hAnsi="Times New Roman" w:cs="Times New Roman"/>
        </w:rPr>
        <w:t>n index of</w:t>
      </w:r>
      <w:r w:rsidRPr="00341704">
        <w:rPr>
          <w:rFonts w:ascii="Times New Roman" w:hAnsi="Times New Roman" w:cs="Times New Roman"/>
        </w:rPr>
        <w:t xml:space="preserve"> relative abundance) to compute management reference points (</w:t>
      </w:r>
      <w:r w:rsidR="00C4041F">
        <w:rPr>
          <w:rFonts w:ascii="Times New Roman" w:hAnsi="Times New Roman" w:cs="Times New Roman"/>
        </w:rPr>
        <w:t>B</w:t>
      </w:r>
      <w:r w:rsidRPr="00C4041F">
        <w:rPr>
          <w:rFonts w:ascii="Times New Roman" w:hAnsi="Times New Roman" w:cs="Times New Roman"/>
          <w:vertAlign w:val="subscript"/>
        </w:rPr>
        <w:t>MSY</w:t>
      </w:r>
      <w:r w:rsidRPr="00341704">
        <w:rPr>
          <w:rFonts w:ascii="Times New Roman" w:hAnsi="Times New Roman" w:cs="Times New Roman"/>
        </w:rPr>
        <w:t xml:space="preserve"> and F</w:t>
      </w:r>
      <w:r w:rsidRPr="00341704">
        <w:rPr>
          <w:rFonts w:ascii="Times New Roman" w:hAnsi="Times New Roman" w:cs="Times New Roman"/>
          <w:vertAlign w:val="subscript"/>
        </w:rPr>
        <w:t>MSY</w:t>
      </w:r>
      <w:r w:rsidRPr="00341704">
        <w:rPr>
          <w:rFonts w:ascii="Times New Roman" w:hAnsi="Times New Roman" w:cs="Times New Roman"/>
        </w:rPr>
        <w:t xml:space="preserve">). However, the model also makes assumptions that </w:t>
      </w:r>
      <w:r w:rsidR="00E31CFF" w:rsidRPr="00341704">
        <w:rPr>
          <w:rFonts w:ascii="Times New Roman" w:hAnsi="Times New Roman" w:cs="Times New Roman"/>
        </w:rPr>
        <w:t>may</w:t>
      </w:r>
      <w:r w:rsidRPr="00341704">
        <w:rPr>
          <w:rFonts w:ascii="Times New Roman" w:hAnsi="Times New Roman" w:cs="Times New Roman"/>
        </w:rPr>
        <w:t xml:space="preserve"> over-simplify population characteristics, such as assuming all individuals are identical within a population, which might result in inappropriate management </w:t>
      </w:r>
      <w:r w:rsidR="00E31CFF" w:rsidRPr="00341704">
        <w:rPr>
          <w:rFonts w:ascii="Times New Roman" w:hAnsi="Times New Roman" w:cs="Times New Roman"/>
        </w:rPr>
        <w:t>advice</w:t>
      </w:r>
      <w:r w:rsidRPr="00341704">
        <w:rPr>
          <w:rFonts w:ascii="Times New Roman" w:hAnsi="Times New Roman" w:cs="Times New Roman"/>
        </w:rPr>
        <w:t>.</w:t>
      </w:r>
    </w:p>
    <w:p w14:paraId="2A556BC6" w14:textId="77777777" w:rsidR="00D831FF" w:rsidRPr="00341704" w:rsidRDefault="00D831FF" w:rsidP="001C5502">
      <w:pPr>
        <w:spacing w:line="480" w:lineRule="auto"/>
        <w:jc w:val="both"/>
        <w:rPr>
          <w:rFonts w:ascii="Times New Roman" w:hAnsi="Times New Roman" w:cs="Times New Roman"/>
        </w:rPr>
      </w:pPr>
    </w:p>
    <w:p w14:paraId="5EB7C0A7" w14:textId="52A321A0" w:rsidR="00DA0569" w:rsidRDefault="00DA0569" w:rsidP="001C5502">
      <w:pPr>
        <w:spacing w:line="480" w:lineRule="auto"/>
        <w:jc w:val="both"/>
        <w:rPr>
          <w:rFonts w:ascii="Times New Roman" w:hAnsi="Times New Roman" w:cs="Times New Roman"/>
        </w:rPr>
      </w:pPr>
      <w:r>
        <w:rPr>
          <w:rFonts w:ascii="Times New Roman" w:hAnsi="Times New Roman" w:cs="Times New Roman"/>
        </w:rPr>
        <w:t>An example MSE that e</w:t>
      </w:r>
      <w:r w:rsidRPr="00341704">
        <w:rPr>
          <w:rFonts w:ascii="Times New Roman" w:hAnsi="Times New Roman" w:cs="Times New Roman"/>
        </w:rPr>
        <w:t>xamin</w:t>
      </w:r>
      <w:r>
        <w:rPr>
          <w:rFonts w:ascii="Times New Roman" w:hAnsi="Times New Roman" w:cs="Times New Roman"/>
        </w:rPr>
        <w:t>es</w:t>
      </w:r>
      <w:r w:rsidRPr="00341704">
        <w:rPr>
          <w:rFonts w:ascii="Times New Roman" w:hAnsi="Times New Roman" w:cs="Times New Roman"/>
        </w:rPr>
        <w:t xml:space="preserve"> the </w:t>
      </w:r>
      <w:r>
        <w:rPr>
          <w:rFonts w:ascii="Times New Roman" w:hAnsi="Times New Roman" w:cs="Times New Roman"/>
        </w:rPr>
        <w:t xml:space="preserve">management </w:t>
      </w:r>
      <w:r w:rsidRPr="00341704">
        <w:rPr>
          <w:rFonts w:ascii="Times New Roman" w:hAnsi="Times New Roman" w:cs="Times New Roman"/>
        </w:rPr>
        <w:t xml:space="preserve">performance of a surplus production model </w:t>
      </w:r>
      <w:r>
        <w:rPr>
          <w:rFonts w:ascii="Times New Roman" w:hAnsi="Times New Roman" w:cs="Times New Roman"/>
        </w:rPr>
        <w:t>for a</w:t>
      </w:r>
      <w:r w:rsidRPr="00341704">
        <w:rPr>
          <w:rFonts w:ascii="Times New Roman" w:hAnsi="Times New Roman" w:cs="Times New Roman"/>
        </w:rPr>
        <w:t xml:space="preserve"> </w:t>
      </w:r>
      <w:r>
        <w:rPr>
          <w:rFonts w:ascii="Times New Roman" w:hAnsi="Times New Roman" w:cs="Times New Roman"/>
        </w:rPr>
        <w:t xml:space="preserve">population with </w:t>
      </w:r>
      <w:r w:rsidRPr="00341704">
        <w:rPr>
          <w:rFonts w:ascii="Times New Roman" w:hAnsi="Times New Roman" w:cs="Times New Roman"/>
        </w:rPr>
        <w:t>cod-like characteristics</w:t>
      </w:r>
      <w:r>
        <w:rPr>
          <w:rFonts w:ascii="Times New Roman" w:hAnsi="Times New Roman" w:cs="Times New Roman"/>
        </w:rPr>
        <w:t xml:space="preserve"> with three different levels of productivity (as seen through the ‘steepness’ parameter of the stock-recruit relationship)</w:t>
      </w:r>
      <w:r w:rsidRPr="00341704">
        <w:rPr>
          <w:rFonts w:ascii="Times New Roman" w:hAnsi="Times New Roman" w:cs="Times New Roman"/>
        </w:rPr>
        <w:t xml:space="preserve"> is </w:t>
      </w:r>
      <w:r>
        <w:rPr>
          <w:rFonts w:ascii="Times New Roman" w:hAnsi="Times New Roman" w:cs="Times New Roman"/>
        </w:rPr>
        <w:t>included in the folder ‘</w:t>
      </w:r>
      <w:proofErr w:type="spellStart"/>
      <w:r>
        <w:rPr>
          <w:rFonts w:ascii="Times New Roman" w:hAnsi="Times New Roman" w:cs="Times New Roman"/>
        </w:rPr>
        <w:t>inst</w:t>
      </w:r>
      <w:proofErr w:type="spellEnd"/>
      <w:r>
        <w:rPr>
          <w:rFonts w:ascii="Times New Roman" w:hAnsi="Times New Roman" w:cs="Times New Roman"/>
        </w:rPr>
        <w:t>/</w:t>
      </w:r>
      <w:proofErr w:type="spellStart"/>
      <w:r>
        <w:rPr>
          <w:rFonts w:ascii="Times New Roman" w:hAnsi="Times New Roman" w:cs="Times New Roman"/>
        </w:rPr>
        <w:t>extdata</w:t>
      </w:r>
      <w:proofErr w:type="spellEnd"/>
      <w:r>
        <w:rPr>
          <w:rFonts w:ascii="Times New Roman" w:hAnsi="Times New Roman" w:cs="Times New Roman"/>
        </w:rPr>
        <w:t xml:space="preserve">/Cod_1_Production’ of </w:t>
      </w:r>
      <w:r w:rsidR="00FA40B4">
        <w:rPr>
          <w:rFonts w:ascii="Times New Roman" w:hAnsi="Times New Roman" w:cs="Times New Roman"/>
        </w:rPr>
        <w:t xml:space="preserve">the </w:t>
      </w:r>
      <w:proofErr w:type="spellStart"/>
      <w:r w:rsidR="00FA40B4">
        <w:rPr>
          <w:rFonts w:ascii="Times New Roman" w:hAnsi="Times New Roman" w:cs="Times New Roman"/>
        </w:rPr>
        <w:t>GeMS</w:t>
      </w:r>
      <w:proofErr w:type="spellEnd"/>
      <w:r w:rsidR="00FA40B4">
        <w:rPr>
          <w:rFonts w:ascii="Times New Roman" w:hAnsi="Times New Roman" w:cs="Times New Roman"/>
        </w:rPr>
        <w:t xml:space="preserve"> </w:t>
      </w:r>
      <w:proofErr w:type="spellStart"/>
      <w:r w:rsidR="00FA40B4">
        <w:rPr>
          <w:rFonts w:ascii="Times New Roman" w:hAnsi="Times New Roman" w:cs="Times New Roman"/>
        </w:rPr>
        <w:t>G</w:t>
      </w:r>
      <w:r>
        <w:rPr>
          <w:rFonts w:ascii="Times New Roman" w:hAnsi="Times New Roman" w:cs="Times New Roman"/>
        </w:rPr>
        <w:t>ithub</w:t>
      </w:r>
      <w:proofErr w:type="spellEnd"/>
      <w:r>
        <w:rPr>
          <w:rFonts w:ascii="Times New Roman" w:hAnsi="Times New Roman" w:cs="Times New Roman"/>
        </w:rPr>
        <w:t xml:space="preserve"> repository</w:t>
      </w:r>
      <w:r w:rsidRPr="00341704">
        <w:rPr>
          <w:rFonts w:ascii="Times New Roman" w:hAnsi="Times New Roman" w:cs="Times New Roman"/>
        </w:rPr>
        <w:t xml:space="preserve">. </w:t>
      </w:r>
      <w:r>
        <w:rPr>
          <w:rFonts w:ascii="Times New Roman" w:hAnsi="Times New Roman" w:cs="Times New Roman"/>
        </w:rPr>
        <w:t xml:space="preserve">A production model was </w:t>
      </w:r>
      <w:r>
        <w:rPr>
          <w:rFonts w:ascii="Times New Roman" w:hAnsi="Times New Roman" w:cs="Times New Roman"/>
        </w:rPr>
        <w:lastRenderedPageBreak/>
        <w:t>selected in the control file for each scenario (i.e. in “Cod_Base_CTL.csv”, “Cod_HighProd_CTL.csv”, and “Cod_LowProd_CTL.csv”) as the desired assessment method and the MSE was executed by running code similar to this R code:</w:t>
      </w:r>
      <w:r w:rsidRPr="00341704">
        <w:rPr>
          <w:rFonts w:ascii="Times New Roman" w:hAnsi="Times New Roman" w:cs="Times New Roman"/>
        </w:rPr>
        <w:t xml:space="preserve"> </w:t>
      </w:r>
    </w:p>
    <w:p w14:paraId="4A66AA9F" w14:textId="77777777" w:rsidR="00DA0569" w:rsidRDefault="00DA0569" w:rsidP="001C5502">
      <w:pPr>
        <w:spacing w:line="480" w:lineRule="auto"/>
        <w:jc w:val="both"/>
        <w:rPr>
          <w:rFonts w:ascii="Times New Roman" w:hAnsi="Times New Roman" w:cs="Times New Roman"/>
        </w:rPr>
      </w:pPr>
    </w:p>
    <w:p w14:paraId="5FAC7B70" w14:textId="77777777" w:rsidR="00DA0569" w:rsidRDefault="00DA0569" w:rsidP="00595846">
      <w:pPr>
        <w:jc w:val="both"/>
        <w:rPr>
          <w:rFonts w:ascii="Times New Roman" w:hAnsi="Times New Roman" w:cs="Times New Roman"/>
        </w:rPr>
      </w:pPr>
      <w:proofErr w:type="gramStart"/>
      <w:r>
        <w:rPr>
          <w:rFonts w:ascii="Times New Roman" w:hAnsi="Times New Roman" w:cs="Times New Roman"/>
        </w:rPr>
        <w:t>library(</w:t>
      </w:r>
      <w:proofErr w:type="spellStart"/>
      <w:proofErr w:type="gramEnd"/>
      <w:r>
        <w:rPr>
          <w:rFonts w:ascii="Times New Roman" w:hAnsi="Times New Roman" w:cs="Times New Roman"/>
        </w:rPr>
        <w:t>GeMS</w:t>
      </w:r>
      <w:proofErr w:type="spellEnd"/>
      <w:r>
        <w:rPr>
          <w:rFonts w:ascii="Times New Roman" w:hAnsi="Times New Roman" w:cs="Times New Roman"/>
        </w:rPr>
        <w:t>)</w:t>
      </w:r>
    </w:p>
    <w:p w14:paraId="7708642E" w14:textId="77777777" w:rsidR="00DA0569" w:rsidRDefault="00DA0569" w:rsidP="00595846">
      <w:pPr>
        <w:jc w:val="both"/>
        <w:rPr>
          <w:rFonts w:ascii="Times New Roman" w:hAnsi="Times New Roman" w:cs="Times New Roman"/>
        </w:rPr>
      </w:pPr>
      <w:proofErr w:type="spellStart"/>
      <w:r>
        <w:rPr>
          <w:rFonts w:ascii="Times New Roman" w:hAnsi="Times New Roman" w:cs="Times New Roman"/>
        </w:rPr>
        <w:t>CurrentDirectory</w:t>
      </w:r>
      <w:proofErr w:type="spellEnd"/>
      <w:r>
        <w:rPr>
          <w:rFonts w:ascii="Times New Roman" w:hAnsi="Times New Roman" w:cs="Times New Roman"/>
        </w:rPr>
        <w:t>&lt;</w:t>
      </w:r>
      <w:proofErr w:type="gramStart"/>
      <w:r>
        <w:rPr>
          <w:rFonts w:ascii="Times New Roman" w:hAnsi="Times New Roman" w:cs="Times New Roman"/>
        </w:rPr>
        <w:t>-“</w:t>
      </w:r>
      <w:proofErr w:type="gramEnd"/>
      <w:r>
        <w:rPr>
          <w:rFonts w:ascii="Times New Roman" w:hAnsi="Times New Roman" w:cs="Times New Roman"/>
        </w:rPr>
        <w:t>C:/</w:t>
      </w:r>
      <w:proofErr w:type="spellStart"/>
      <w:r>
        <w:rPr>
          <w:rFonts w:ascii="Times New Roman" w:hAnsi="Times New Roman" w:cs="Times New Roman"/>
        </w:rPr>
        <w:t>GeMS</w:t>
      </w:r>
      <w:proofErr w:type="spellEnd"/>
      <w:r>
        <w:rPr>
          <w:rFonts w:ascii="Times New Roman" w:hAnsi="Times New Roman" w:cs="Times New Roman"/>
        </w:rPr>
        <w:t>/</w:t>
      </w:r>
      <w:proofErr w:type="spellStart"/>
      <w:r>
        <w:rPr>
          <w:rFonts w:ascii="Times New Roman" w:hAnsi="Times New Roman" w:cs="Times New Roman"/>
        </w:rPr>
        <w:t>MyDir</w:t>
      </w:r>
      <w:proofErr w:type="spellEnd"/>
      <w:r>
        <w:rPr>
          <w:rFonts w:ascii="Times New Roman" w:hAnsi="Times New Roman" w:cs="Times New Roman"/>
        </w:rPr>
        <w:t>”</w:t>
      </w:r>
    </w:p>
    <w:p w14:paraId="17F83984" w14:textId="77777777" w:rsidR="00DA0569" w:rsidRDefault="00DA0569" w:rsidP="00595846">
      <w:pPr>
        <w:jc w:val="both"/>
        <w:rPr>
          <w:rFonts w:ascii="Times New Roman" w:hAnsi="Times New Roman" w:cs="Times New Roman"/>
        </w:rPr>
      </w:pPr>
      <w:proofErr w:type="spellStart"/>
      <w:r>
        <w:rPr>
          <w:rFonts w:ascii="Times New Roman" w:hAnsi="Times New Roman" w:cs="Times New Roman"/>
        </w:rPr>
        <w:t>OMNames</w:t>
      </w:r>
      <w:proofErr w:type="spellEnd"/>
      <w:r>
        <w:rPr>
          <w:rFonts w:ascii="Times New Roman" w:hAnsi="Times New Roman" w:cs="Times New Roman"/>
        </w:rPr>
        <w:t xml:space="preserve"> &lt;-</w:t>
      </w:r>
      <w:proofErr w:type="gramStart"/>
      <w:r>
        <w:rPr>
          <w:rFonts w:ascii="Times New Roman" w:hAnsi="Times New Roman" w:cs="Times New Roman"/>
        </w:rPr>
        <w:t>c(</w:t>
      </w:r>
      <w:proofErr w:type="gramEnd"/>
      <w:r>
        <w:rPr>
          <w:rFonts w:ascii="Times New Roman" w:hAnsi="Times New Roman" w:cs="Times New Roman"/>
        </w:rPr>
        <w:t>“</w:t>
      </w:r>
      <w:proofErr w:type="spellStart"/>
      <w:r>
        <w:rPr>
          <w:rFonts w:ascii="Times New Roman" w:hAnsi="Times New Roman" w:cs="Times New Roman"/>
        </w:rPr>
        <w:t>Cod_Base_CTL</w:t>
      </w:r>
      <w:proofErr w:type="spellEnd"/>
      <w:r>
        <w:rPr>
          <w:rFonts w:ascii="Times New Roman" w:hAnsi="Times New Roman" w:cs="Times New Roman"/>
        </w:rPr>
        <w:t>”, “</w:t>
      </w:r>
      <w:proofErr w:type="spellStart"/>
      <w:r>
        <w:rPr>
          <w:rFonts w:ascii="Times New Roman" w:hAnsi="Times New Roman" w:cs="Times New Roman"/>
        </w:rPr>
        <w:t>Cod_HighProd_CTL</w:t>
      </w:r>
      <w:proofErr w:type="spellEnd"/>
      <w:r>
        <w:rPr>
          <w:rFonts w:ascii="Times New Roman" w:hAnsi="Times New Roman" w:cs="Times New Roman"/>
        </w:rPr>
        <w:t>”, “</w:t>
      </w:r>
      <w:proofErr w:type="spellStart"/>
      <w:r>
        <w:rPr>
          <w:rFonts w:ascii="Times New Roman" w:hAnsi="Times New Roman" w:cs="Times New Roman"/>
        </w:rPr>
        <w:t>Cod_LowProd_CTL</w:t>
      </w:r>
      <w:proofErr w:type="spellEnd"/>
      <w:r>
        <w:rPr>
          <w:rFonts w:ascii="Times New Roman" w:hAnsi="Times New Roman" w:cs="Times New Roman"/>
        </w:rPr>
        <w:t>”)</w:t>
      </w:r>
    </w:p>
    <w:p w14:paraId="28C339B9" w14:textId="77777777" w:rsidR="00DA0569" w:rsidRDefault="00DA0569" w:rsidP="00595846">
      <w:pPr>
        <w:jc w:val="both"/>
        <w:rPr>
          <w:rFonts w:ascii="Times New Roman" w:hAnsi="Times New Roman" w:cs="Times New Roman"/>
        </w:rPr>
      </w:pPr>
      <w:proofErr w:type="spellStart"/>
      <w:r>
        <w:rPr>
          <w:rFonts w:ascii="Times New Roman" w:hAnsi="Times New Roman" w:cs="Times New Roman"/>
        </w:rPr>
        <w:t>run_</w:t>
      </w:r>
      <w:proofErr w:type="gramStart"/>
      <w:r>
        <w:rPr>
          <w:rFonts w:ascii="Times New Roman" w:hAnsi="Times New Roman" w:cs="Times New Roman"/>
        </w:rPr>
        <w:t>GeMS</w:t>
      </w:r>
      <w:proofErr w:type="spellEnd"/>
      <w:r>
        <w:rPr>
          <w:rFonts w:ascii="Times New Roman" w:hAnsi="Times New Roman" w:cs="Times New Roman"/>
        </w:rPr>
        <w:t>(</w:t>
      </w:r>
      <w:proofErr w:type="spellStart"/>
      <w:proofErr w:type="gramEnd"/>
      <w:r>
        <w:rPr>
          <w:rFonts w:ascii="Times New Roman" w:hAnsi="Times New Roman" w:cs="Times New Roman"/>
        </w:rPr>
        <w:t>MSEdir</w:t>
      </w:r>
      <w:proofErr w:type="spellEnd"/>
      <w:r>
        <w:rPr>
          <w:rFonts w:ascii="Times New Roman" w:hAnsi="Times New Roman" w:cs="Times New Roman"/>
        </w:rPr>
        <w:t>=</w:t>
      </w:r>
      <w:proofErr w:type="spellStart"/>
      <w:r>
        <w:rPr>
          <w:rFonts w:ascii="Times New Roman" w:hAnsi="Times New Roman" w:cs="Times New Roman"/>
        </w:rPr>
        <w:t>CurrentDirectory,CTLNameList</w:t>
      </w:r>
      <w:proofErr w:type="spellEnd"/>
      <w:r>
        <w:rPr>
          <w:rFonts w:ascii="Times New Roman" w:hAnsi="Times New Roman" w:cs="Times New Roman"/>
        </w:rPr>
        <w:t>=</w:t>
      </w:r>
      <w:proofErr w:type="spellStart"/>
      <w:r>
        <w:rPr>
          <w:rFonts w:ascii="Times New Roman" w:hAnsi="Times New Roman" w:cs="Times New Roman"/>
        </w:rPr>
        <w:t>OMNames</w:t>
      </w:r>
      <w:proofErr w:type="spellEnd"/>
      <w:r>
        <w:rPr>
          <w:rFonts w:ascii="Times New Roman" w:hAnsi="Times New Roman" w:cs="Times New Roman"/>
        </w:rPr>
        <w:t>)</w:t>
      </w:r>
    </w:p>
    <w:p w14:paraId="648A2D98" w14:textId="77777777" w:rsidR="00DA0569" w:rsidRDefault="00DA0569" w:rsidP="001C5502">
      <w:pPr>
        <w:spacing w:line="480" w:lineRule="auto"/>
        <w:jc w:val="both"/>
        <w:rPr>
          <w:rFonts w:ascii="Times New Roman" w:hAnsi="Times New Roman" w:cs="Times New Roman"/>
        </w:rPr>
      </w:pPr>
    </w:p>
    <w:p w14:paraId="240413AF" w14:textId="48F394C7"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t>In this example, p</w:t>
      </w:r>
      <w:r w:rsidRPr="00341704">
        <w:rPr>
          <w:rFonts w:ascii="Times New Roman" w:hAnsi="Times New Roman" w:cs="Times New Roman"/>
        </w:rPr>
        <w:t xml:space="preserve">roduction models </w:t>
      </w:r>
      <w:r>
        <w:rPr>
          <w:rFonts w:ascii="Times New Roman" w:hAnsi="Times New Roman" w:cs="Times New Roman"/>
        </w:rPr>
        <w:t>underestimate the fishing mortality that would produce maximum sustainable yield (Fig 2).  Consequently, the stock is underexploited (Fig</w:t>
      </w:r>
      <w:r w:rsidR="00083727">
        <w:rPr>
          <w:rFonts w:ascii="Times New Roman" w:hAnsi="Times New Roman" w:cs="Times New Roman"/>
        </w:rPr>
        <w:t>.</w:t>
      </w:r>
      <w:r>
        <w:rPr>
          <w:rFonts w:ascii="Times New Roman" w:hAnsi="Times New Roman" w:cs="Times New Roman"/>
        </w:rPr>
        <w:t xml:space="preserve"> 3).</w:t>
      </w:r>
      <w:r w:rsidRPr="00341704">
        <w:rPr>
          <w:rFonts w:ascii="Times New Roman" w:hAnsi="Times New Roman" w:cs="Times New Roman"/>
        </w:rPr>
        <w:t xml:space="preserve"> </w:t>
      </w:r>
      <w:r>
        <w:rPr>
          <w:rFonts w:ascii="Times New Roman" w:hAnsi="Times New Roman" w:cs="Times New Roman"/>
        </w:rPr>
        <w:t>The extent to which the optimal catches are underestimated declines as the productivity of the stock decreases. Figures 2 and 3 were produced from the output of the function “</w:t>
      </w:r>
      <w:proofErr w:type="spellStart"/>
      <w:proofErr w:type="gramStart"/>
      <w:r>
        <w:rPr>
          <w:rFonts w:ascii="Times New Roman" w:hAnsi="Times New Roman" w:cs="Times New Roman"/>
        </w:rPr>
        <w:t>ProductionModelOutput</w:t>
      </w:r>
      <w:proofErr w:type="spellEnd"/>
      <w:r>
        <w:rPr>
          <w:rFonts w:ascii="Times New Roman" w:hAnsi="Times New Roman" w:cs="Times New Roman"/>
        </w:rPr>
        <w:t>(</w:t>
      </w:r>
      <w:proofErr w:type="gramEnd"/>
      <w:r>
        <w:rPr>
          <w:rFonts w:ascii="Times New Roman" w:hAnsi="Times New Roman" w:cs="Times New Roman"/>
        </w:rPr>
        <w:t>)”, which writes figures in .PNG format to a folder named ‘Plots’ in the working directory. A figure that displays the life history of a given control file is also written to ‘Plots’ (e.g. Fig</w:t>
      </w:r>
      <w:r w:rsidR="00083727">
        <w:rPr>
          <w:rFonts w:ascii="Times New Roman" w:hAnsi="Times New Roman" w:cs="Times New Roman"/>
        </w:rPr>
        <w:t>.</w:t>
      </w:r>
      <w:r>
        <w:rPr>
          <w:rFonts w:ascii="Times New Roman" w:hAnsi="Times New Roman" w:cs="Times New Roman"/>
        </w:rPr>
        <w:t xml:space="preserve"> 4). </w:t>
      </w:r>
      <w:r w:rsidRPr="00341704">
        <w:rPr>
          <w:rFonts w:ascii="Times New Roman" w:hAnsi="Times New Roman" w:cs="Times New Roman"/>
        </w:rPr>
        <w:t xml:space="preserve">A walkthrough of how to manipulate steepness to explore changes in management performance can be found in the </w:t>
      </w:r>
      <w:r w:rsidR="00083727">
        <w:rPr>
          <w:rFonts w:ascii="Times New Roman" w:hAnsi="Times New Roman" w:cs="Times New Roman"/>
        </w:rPr>
        <w:t>W</w:t>
      </w:r>
      <w:r>
        <w:rPr>
          <w:rFonts w:ascii="Times New Roman" w:hAnsi="Times New Roman" w:cs="Times New Roman"/>
        </w:rPr>
        <w:t xml:space="preserve">iki. </w:t>
      </w:r>
      <w:r w:rsidRPr="00341704">
        <w:rPr>
          <w:rFonts w:ascii="Times New Roman" w:hAnsi="Times New Roman" w:cs="Times New Roman"/>
        </w:rPr>
        <w:t>This simple example illustrates how to evaluate the impact of an estimation model on management performance by changing one parameter at a time in the underlying population dynamics and comparing results. With this information, an investigator will have a better understanding o</w:t>
      </w:r>
      <w:r>
        <w:rPr>
          <w:rFonts w:ascii="Times New Roman" w:hAnsi="Times New Roman" w:cs="Times New Roman"/>
        </w:rPr>
        <w:t>f</w:t>
      </w:r>
      <w:r w:rsidRPr="00341704">
        <w:rPr>
          <w:rFonts w:ascii="Times New Roman" w:hAnsi="Times New Roman" w:cs="Times New Roman"/>
        </w:rPr>
        <w:t xml:space="preserve"> the circumstances under which a particular estimation model would provide appropriate estimates of management-related quantities and can focus research priorities and data collection endeavors.</w:t>
      </w:r>
      <w:r>
        <w:rPr>
          <w:rFonts w:ascii="Times New Roman" w:hAnsi="Times New Roman" w:cs="Times New Roman"/>
        </w:rPr>
        <w:t xml:space="preserve"> Production models did not provide unbiased management advice for these scenarios, but age-structured models may provide better estimates.</w:t>
      </w:r>
    </w:p>
    <w:p w14:paraId="71698E0B" w14:textId="77777777" w:rsidR="00BE0A98" w:rsidRPr="00341704" w:rsidRDefault="00BE0A98" w:rsidP="001C5502">
      <w:pPr>
        <w:spacing w:line="480" w:lineRule="auto"/>
        <w:jc w:val="both"/>
        <w:rPr>
          <w:rFonts w:ascii="Times New Roman" w:hAnsi="Times New Roman" w:cs="Times New Roman"/>
        </w:rPr>
      </w:pPr>
    </w:p>
    <w:p w14:paraId="182BE4EF" w14:textId="28DE8357" w:rsidR="00D56689" w:rsidRPr="001C5502" w:rsidRDefault="00D831FF" w:rsidP="001C5502">
      <w:pPr>
        <w:spacing w:line="480" w:lineRule="auto"/>
        <w:jc w:val="both"/>
        <w:outlineLvl w:val="0"/>
        <w:rPr>
          <w:rFonts w:ascii="Times New Roman" w:hAnsi="Times New Roman" w:cs="Times New Roman"/>
          <w:b/>
          <w:sz w:val="28"/>
        </w:rPr>
      </w:pPr>
      <w:r w:rsidRPr="001C5502">
        <w:rPr>
          <w:rFonts w:ascii="Times New Roman" w:hAnsi="Times New Roman" w:cs="Times New Roman"/>
          <w:b/>
          <w:sz w:val="28"/>
        </w:rPr>
        <w:t xml:space="preserve">Example </w:t>
      </w:r>
      <w:r w:rsidR="00D56689" w:rsidRPr="001C5502">
        <w:rPr>
          <w:rFonts w:ascii="Times New Roman" w:hAnsi="Times New Roman" w:cs="Times New Roman"/>
          <w:b/>
          <w:sz w:val="28"/>
        </w:rPr>
        <w:t xml:space="preserve">2: </w:t>
      </w:r>
      <w:r w:rsidR="000A01B1" w:rsidRPr="001C5502">
        <w:rPr>
          <w:rFonts w:ascii="Times New Roman" w:hAnsi="Times New Roman" w:cs="Times New Roman"/>
          <w:b/>
          <w:sz w:val="28"/>
        </w:rPr>
        <w:t>R</w:t>
      </w:r>
      <w:r w:rsidR="00E55242" w:rsidRPr="001C5502">
        <w:rPr>
          <w:rFonts w:ascii="Times New Roman" w:hAnsi="Times New Roman" w:cs="Times New Roman"/>
          <w:b/>
          <w:sz w:val="28"/>
        </w:rPr>
        <w:t xml:space="preserve">etrospective </w:t>
      </w:r>
      <w:r w:rsidR="00CB5B0D" w:rsidRPr="001C5502">
        <w:rPr>
          <w:rFonts w:ascii="Times New Roman" w:hAnsi="Times New Roman" w:cs="Times New Roman"/>
          <w:b/>
          <w:sz w:val="28"/>
        </w:rPr>
        <w:t>patterns</w:t>
      </w:r>
      <w:r w:rsidR="000A01B1" w:rsidRPr="001C5502">
        <w:rPr>
          <w:rFonts w:ascii="Times New Roman" w:hAnsi="Times New Roman" w:cs="Times New Roman"/>
          <w:b/>
          <w:sz w:val="28"/>
        </w:rPr>
        <w:t xml:space="preserve"> in age-structured models</w:t>
      </w:r>
    </w:p>
    <w:p w14:paraId="2FEA238A" w14:textId="179BD738" w:rsidR="00872723" w:rsidRPr="00341704" w:rsidRDefault="00FF538C" w:rsidP="001C5502">
      <w:pPr>
        <w:spacing w:line="480" w:lineRule="auto"/>
        <w:jc w:val="both"/>
        <w:rPr>
          <w:rFonts w:ascii="Times New Roman" w:hAnsi="Times New Roman" w:cs="Times New Roman"/>
        </w:rPr>
      </w:pPr>
      <w:r w:rsidRPr="00341704">
        <w:rPr>
          <w:rFonts w:ascii="Times New Roman" w:hAnsi="Times New Roman" w:cs="Times New Roman"/>
        </w:rPr>
        <w:lastRenderedPageBreak/>
        <w:t>A</w:t>
      </w:r>
      <w:r w:rsidR="003D35ED" w:rsidRPr="00341704">
        <w:rPr>
          <w:rFonts w:ascii="Times New Roman" w:hAnsi="Times New Roman" w:cs="Times New Roman"/>
        </w:rPr>
        <w:t>ge-structured</w:t>
      </w:r>
      <w:r w:rsidR="004C2F35" w:rsidRPr="00341704">
        <w:rPr>
          <w:rFonts w:ascii="Times New Roman" w:hAnsi="Times New Roman" w:cs="Times New Roman"/>
        </w:rPr>
        <w:t xml:space="preserve"> </w:t>
      </w:r>
      <w:r w:rsidRPr="00341704">
        <w:rPr>
          <w:rFonts w:ascii="Times New Roman" w:hAnsi="Times New Roman" w:cs="Times New Roman"/>
        </w:rPr>
        <w:t xml:space="preserve">integrated </w:t>
      </w:r>
      <w:r w:rsidR="00373917">
        <w:rPr>
          <w:rFonts w:ascii="Times New Roman" w:hAnsi="Times New Roman" w:cs="Times New Roman"/>
        </w:rPr>
        <w:t xml:space="preserve">assessment </w:t>
      </w:r>
      <w:r w:rsidR="003D35ED" w:rsidRPr="00341704">
        <w:rPr>
          <w:rFonts w:ascii="Times New Roman" w:hAnsi="Times New Roman" w:cs="Times New Roman"/>
        </w:rPr>
        <w:t>models</w:t>
      </w:r>
      <w:r w:rsidR="007836F3" w:rsidRPr="00341704">
        <w:rPr>
          <w:rFonts w:ascii="Times New Roman" w:hAnsi="Times New Roman" w:cs="Times New Roman"/>
        </w:rPr>
        <w:t xml:space="preserve">, </w:t>
      </w:r>
      <w:r w:rsidR="008A17C9" w:rsidRPr="00341704">
        <w:rPr>
          <w:rFonts w:ascii="Times New Roman" w:hAnsi="Times New Roman" w:cs="Times New Roman"/>
        </w:rPr>
        <w:t xml:space="preserve">the general form of which </w:t>
      </w:r>
      <w:r w:rsidR="004C2F35"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7vXkm5b9","properties":{"formattedCitation":"(37)","plainCitation":"(37)","noteIndex":0},"citationItems":[{"id":1030,"uris":["http://zotero.org/users/2229006/items/8BFZACFF"],"uri":["http://zotero.org/users/2229006/items/8BFZACFF"],"itemData":{"id":1030,"type":"article-journal","title":"A Generalized Computer Simulation Model for Fish Population Studies","container-title":"Transactions of the American Fisheries Society","page":"505-512","volume":"98","issue":"3","source":"Taylor and Francis+NEJM","abstract":"A generalized computer model for fish population simulation and maximum yield determination is described. The model utilizes age-specific natural mortality rates, growth rates, relative fecundities, and any desired stock-recruitment relationship. Best harvest strategies are found by treating long-term yield as a response surface on the set of age- and year-specific fishing rates. The model is illustrated using data on arctic cod, stream brook trout, and on a hypothetical population with strong age-class dominance. Best predicted management strategies include periodic harvest when age at entry to the fishery cannot be controlled, but maximum yield is usually obtained with constant fishing rate.","DOI":"10.1577/1548-8659(1969)98[505:AGCSMF]2.0.CO;2","ISSN":"0002-8487","author":[{"family":"Walters","given":"Carl J."}],"issued":{"date-parts":[["1969",7,1]]}},"suppress-author":true}],"schema":"https://github.com/citation-style-language/schema/raw/master/csl-citation.json"} </w:instrText>
      </w:r>
      <w:r w:rsidR="004C2F35" w:rsidRPr="00341704">
        <w:rPr>
          <w:rFonts w:ascii="Times New Roman" w:hAnsi="Times New Roman" w:cs="Times New Roman"/>
        </w:rPr>
        <w:fldChar w:fldCharType="separate"/>
      </w:r>
      <w:r w:rsidR="00181CC3">
        <w:rPr>
          <w:rFonts w:ascii="Times New Roman" w:hAnsi="Times New Roman" w:cs="Times New Roman"/>
          <w:noProof/>
        </w:rPr>
        <w:t>(37)</w:t>
      </w:r>
      <w:r w:rsidR="004C2F35" w:rsidRPr="00341704">
        <w:rPr>
          <w:rFonts w:ascii="Times New Roman" w:hAnsi="Times New Roman" w:cs="Times New Roman"/>
        </w:rPr>
        <w:fldChar w:fldCharType="end"/>
      </w:r>
      <w:r w:rsidR="005E6946" w:rsidRPr="00341704">
        <w:rPr>
          <w:rFonts w:ascii="Times New Roman" w:hAnsi="Times New Roman" w:cs="Times New Roman"/>
        </w:rPr>
        <w:t xml:space="preserve"> include</w:t>
      </w:r>
      <w:r w:rsidR="00BB661C">
        <w:rPr>
          <w:rFonts w:ascii="Times New Roman" w:hAnsi="Times New Roman" w:cs="Times New Roman"/>
        </w:rPr>
        <w:t>s</w:t>
      </w:r>
      <w:r w:rsidR="005E6946" w:rsidRPr="00341704">
        <w:rPr>
          <w:rFonts w:ascii="Times New Roman" w:hAnsi="Times New Roman" w:cs="Times New Roman"/>
        </w:rPr>
        <w:t xml:space="preserve"> variables such has natural mortality rates, vulnerability to fishing, and stock-recruitment relationships </w:t>
      </w:r>
      <w:r w:rsidR="005E6946"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5217jgpih","properties":{"formattedCitation":"(38)","plainCitation":"(38)","noteIndex":0},"citationItems":[{"id":1033,"uris":["http://zotero.org/users/2229006/items/I9RVI4YS"],"uri":["http://zotero.org/users/2229006/items/I9RVI4YS"],"itemData":{"id":1033,"type":"article-journal","title":"Equilibrium Yields and Yield Isopleths from a General Age-Structured Model of Harvested Populations","container-title":"Canadian Journal of Fisheries and Aquatic Sciences","page":"1766-1771","volume":"42","issue":"11","source":"NRC Research Press","abstract":"The equilibrium properties of an age-structured model that includes any arbitrary age-specific weights, vulnerabilities, fecundities, and natural mortality rates, combined with stock–recruitment relationships, are derived. The numbers, biomass, and catch at each age can be calculated quite simply. These relationships can be used to construct yield-isopleth diagrams, or to plot equilibrium yield and biomass against harvest intensity. We used the results to compute yield isopleths for the Pacific halibut (Hippoglossus stenolepis) fishery. The analysis can also include a fishing season of any specified length. Relationships are given to translate the aggregate properties of the age-structured models into several alternative surplus production models., On a calculé les propriétés d'équilibre d'un modèle structuré selon l'âge qui comprend différents poids, vulnérabilités, fécondités et taux de mortalité naturelle arbitraires en fonction de l'âge combinés à des relations stock–recruitment. Les nombres, biomasses et prises selon l'âge peuvent être facilement calculés. Ces relations peuvent servir à l'élaboration de diagrammes des lignes isoplèthes du rendement ou à tracer un graphique du rendement d'équilibre et de la biomasse en fonction du niveau d'exploitation. Les auteurs ont utilisé les résultats pour calculer les lignes isoplèthes du rendement de la pêche du flétan du Pacifique (Hippoglossus stenolepis). L'analyse peut aussi porter sur une saison de pêche de diverse durée. On présente des relations pour transformer Ses propriétés globales des modèles structurés selon l'âge en plusieurs autres modèles de production excédentaire.","DOI":"10.1139/f85-221","ISSN":"0706-652X","journalAbbreviation":"Can. J. Fish. Aquat. Sci.","author":[{"family":"Lawson","given":"Timothy A."},{"family":"Hilborn","given":"Ray"}],"issued":{"date-parts":[["1985",11,1]]}}}],"schema":"https://github.com/citation-style-language/schema/raw/master/csl-citation.json"} </w:instrText>
      </w:r>
      <w:r w:rsidR="005E6946" w:rsidRPr="00341704">
        <w:rPr>
          <w:rFonts w:ascii="Times New Roman" w:hAnsi="Times New Roman" w:cs="Times New Roman"/>
        </w:rPr>
        <w:fldChar w:fldCharType="separate"/>
      </w:r>
      <w:r w:rsidR="00181CC3">
        <w:rPr>
          <w:rFonts w:ascii="Times New Roman" w:hAnsi="Times New Roman" w:cs="Times New Roman"/>
          <w:noProof/>
        </w:rPr>
        <w:t>(38)</w:t>
      </w:r>
      <w:r w:rsidR="005E6946" w:rsidRPr="00341704">
        <w:rPr>
          <w:rFonts w:ascii="Times New Roman" w:hAnsi="Times New Roman" w:cs="Times New Roman"/>
        </w:rPr>
        <w:fldChar w:fldCharType="end"/>
      </w:r>
      <w:r w:rsidR="005E6946" w:rsidRPr="00341704">
        <w:rPr>
          <w:rFonts w:ascii="Times New Roman" w:hAnsi="Times New Roman" w:cs="Times New Roman"/>
        </w:rPr>
        <w:t>.</w:t>
      </w:r>
      <w:r w:rsidR="009724E6" w:rsidRPr="00341704">
        <w:rPr>
          <w:rFonts w:ascii="Times New Roman" w:hAnsi="Times New Roman" w:cs="Times New Roman"/>
        </w:rPr>
        <w:t xml:space="preserve"> </w:t>
      </w:r>
      <w:r w:rsidR="00853AB9" w:rsidRPr="00341704">
        <w:rPr>
          <w:rFonts w:ascii="Times New Roman" w:hAnsi="Times New Roman" w:cs="Times New Roman"/>
        </w:rPr>
        <w:t xml:space="preserve">Integrated analysis models </w:t>
      </w:r>
      <w:r w:rsidR="00782F18" w:rsidRPr="00341704">
        <w:rPr>
          <w:rFonts w:ascii="Times New Roman" w:hAnsi="Times New Roman" w:cs="Times New Roman"/>
        </w:rPr>
        <w:t xml:space="preserve">combine a variety of data sources into a single analysis </w:t>
      </w:r>
      <w:r w:rsidR="00782F18"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ds4dbe4d","properties":{"formattedCitation":"(39,40)","plainCitation":"(39,40)","noteIndex":0},"citationItems":[{"id":127,"uris":["http://zotero.org/users/2229006/items/W99XVRFM"],"uri":["http://zotero.org/users/2229006/items/W99XVRFM"],"itemData":{"id":127,"type":"article-journal","title":"A General Theory for Analyzing Catch at Age Data","container-title":"Canadian Journal of Fisheries and Aquatic Sciences","page":"1195-1207","volume":"39","issue":"8","source":"NRC Research Press","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 L'article qui suit contient une description d'une théorie générale applicable à l'analyse de données sur les prises par âge dans une pêcherie. Pour la première fois, semble-t-il, cette théorie tient compte de la nature stochastique des erreurs que contiennent ces données. Très flexible, le modèle se prête facilement à l'inclusion de données supplémentaires telles que l'effort de pêche ou des renseignements sur les erreurs dans la détermination de l'âge. L'emploi du modèle est illustré à l'aide d'un exemple.","DOI":"10.1139/f82-157","ISSN":"0706-652X","journalAbbreviation":"Can. J. Fish. Aquat. Sci.","author":[{"family":"Fournier","given":"David"},{"family":"Archibald","given":"Chris P."}],"issued":{"date-parts":[["1982",8,1]]}}},{"id":119,"uris":["http://zotero.org/users/2229006/items/Q38EZ2HB"],"uri":["http://zotero.org/users/2229006/items/Q38EZ2HB"],"itemData":{"id":119,"type":"article-journal","title":"A review of integrated analysis in fisheries stock assessment","container-title":"Fisheries Research","page":"61-74","volume":"142","source":"ScienceDirect","abstract":"Limited data, and the requirement to provide science-based advice for exploited populations, have led to the development of statistical methods that combine several sources of information into a single analysis. This approach, “integrated analysis”, was fi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fi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fine integrated analysis, describe its history and development, give several examples, and describe the advantages of and problems with integrated analysis.","DOI":"10.1016/j.fishres.2012.07.025","ISSN":"0165-7836","journalAbbreviation":"Fisheries Research","author":[{"family":"Maunder","given":"Mark N."},{"family":"Punt","given":"André E."}],"issued":{"date-parts":[["2013",5]]}}}],"schema":"https://github.com/citation-style-language/schema/raw/master/csl-citation.json"} </w:instrText>
      </w:r>
      <w:r w:rsidR="00782F18" w:rsidRPr="00341704">
        <w:rPr>
          <w:rFonts w:ascii="Times New Roman" w:hAnsi="Times New Roman" w:cs="Times New Roman"/>
        </w:rPr>
        <w:fldChar w:fldCharType="separate"/>
      </w:r>
      <w:r w:rsidR="00181CC3">
        <w:rPr>
          <w:rFonts w:ascii="Times New Roman" w:hAnsi="Times New Roman" w:cs="Times New Roman"/>
          <w:noProof/>
        </w:rPr>
        <w:t>(39,40)</w:t>
      </w:r>
      <w:r w:rsidR="00782F18" w:rsidRPr="00341704">
        <w:rPr>
          <w:rFonts w:ascii="Times New Roman" w:hAnsi="Times New Roman" w:cs="Times New Roman"/>
        </w:rPr>
        <w:fldChar w:fldCharType="end"/>
      </w:r>
      <w:r w:rsidR="00C957AA" w:rsidRPr="00341704">
        <w:rPr>
          <w:rFonts w:ascii="Times New Roman" w:hAnsi="Times New Roman" w:cs="Times New Roman"/>
        </w:rPr>
        <w:t>,</w:t>
      </w:r>
      <w:r w:rsidR="00782F18" w:rsidRPr="00341704">
        <w:rPr>
          <w:rFonts w:ascii="Times New Roman" w:hAnsi="Times New Roman" w:cs="Times New Roman"/>
        </w:rPr>
        <w:t xml:space="preserve"> and</w:t>
      </w:r>
      <w:r w:rsidR="00070725" w:rsidRPr="00341704">
        <w:rPr>
          <w:rFonts w:ascii="Times New Roman" w:hAnsi="Times New Roman" w:cs="Times New Roman"/>
        </w:rPr>
        <w:t xml:space="preserve"> provide advice on stock status and management </w:t>
      </w:r>
      <w:r w:rsidR="00373917">
        <w:rPr>
          <w:rFonts w:ascii="Times New Roman" w:hAnsi="Times New Roman" w:cs="Times New Roman"/>
        </w:rPr>
        <w:t>quantities</w:t>
      </w:r>
      <w:r w:rsidR="00070725" w:rsidRPr="00341704">
        <w:rPr>
          <w:rFonts w:ascii="Times New Roman" w:hAnsi="Times New Roman" w:cs="Times New Roman"/>
        </w:rPr>
        <w:t xml:space="preserve"> </w:t>
      </w:r>
      <w:r w:rsidR="00070725"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5uudtcgim","properties":{"formattedCitation":"(41)","plainCitation":"(41)","noteIndex":0},"citationItems":[{"id":1039,"uris":["http://zotero.org/users/2229006/items/QI9VGCBS"],"uri":["http://zotero.org/users/2229006/items/QI9VGCBS"],"itemData":{"id":1039,"type":"report","title":"Report on the Classification of Stock Assessment methods developed by SISAM","collection-title":"ICES CM 2012/ACOM/SCICOM:01","page":"1-15","author":[{"family":"ICES","given":""}],"issued":{"date-parts":[["2012"]]}}}],"schema":"https://github.com/citation-style-language/schema/raw/master/csl-citation.json"} </w:instrText>
      </w:r>
      <w:r w:rsidR="00070725" w:rsidRPr="00341704">
        <w:rPr>
          <w:rFonts w:ascii="Times New Roman" w:hAnsi="Times New Roman" w:cs="Times New Roman"/>
        </w:rPr>
        <w:fldChar w:fldCharType="separate"/>
      </w:r>
      <w:r w:rsidR="00181CC3">
        <w:rPr>
          <w:rFonts w:ascii="Times New Roman" w:hAnsi="Times New Roman" w:cs="Times New Roman"/>
          <w:noProof/>
        </w:rPr>
        <w:t>(41)</w:t>
      </w:r>
      <w:r w:rsidR="00070725" w:rsidRPr="00341704">
        <w:rPr>
          <w:rFonts w:ascii="Times New Roman" w:hAnsi="Times New Roman" w:cs="Times New Roman"/>
        </w:rPr>
        <w:fldChar w:fldCharType="end"/>
      </w:r>
      <w:r w:rsidR="00782F18" w:rsidRPr="00341704">
        <w:rPr>
          <w:rFonts w:ascii="Times New Roman" w:hAnsi="Times New Roman" w:cs="Times New Roman"/>
        </w:rPr>
        <w:t xml:space="preserve">. These assessment models </w:t>
      </w:r>
      <w:r w:rsidR="002B2682" w:rsidRPr="00341704">
        <w:rPr>
          <w:rFonts w:ascii="Times New Roman" w:hAnsi="Times New Roman" w:cs="Times New Roman"/>
        </w:rPr>
        <w:t xml:space="preserve">often estimate management quantities better than other types of models </w:t>
      </w:r>
      <w:r w:rsidR="00782F18"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6fi4mg625","properties":{"formattedCitation":"(42\\uc0\\u8211{}44)","plainCitation":"(42–44)","noteIndex":0},"citationItems":[{"id":1044,"uris":["http://zotero.org/users/2229006/items/MCUQ4WJW"],"uri":["http://zotero.org/users/2229006/items/MCUQ4WJW"],"itemData":{"id":1044,"type":"article-journal","title":"Statistical catch-at-age analysis vs. ADAPT-VPA: the case of Gulf of Maine cod","container-title":"ICES Journal of Marine Science","page":"1717-1732","volume":"65","issue":"9","source":"academic.oup.com","abstract":"Butterworth, D. S., and Rademeyer, R. A. 2008. Statistical catch-at-age analysis vs. ADAPT-VPA: the case of Gulf of Maine cod. – ICES Journal of Marine Science, 65: 1717–1732.In 2003, given an estimate of a spawning-stock biomass (Bsp) of 27% of the maximum sustainable yield (MSY) level  based on an adaptive framework-virtual population analysis (ADAPT-VPA) assessment using data only after 1981, the Gulf of Maine cod (Gadus morhua) stock was deemed “overfished” under the US Magnuson–Stevens Act. However, an alternative statistical catch-at-age assessment (SCAA) at the time, using survey data from 1964, indicated Bsp above . This is investigated, together with other (sometimes conflicting) suggestions made during a number of recent assessment reviews of this stock. The primary reason for the different result is that the ADAPT-VPA assessment imposed asymptotically flat selectivity-at-age when there was strong statistical evidence for dome-shaped selectivity. Once adjusted for this, either assessment method robustly estimates Bsp relatively close to  rather than below the “overfished” threshold of 0.5 . SCAA allows the longer series of survey data available to be incorporated, providing a better basis to estimate MSY-related targets and doubling the related precision in some cases. As such targets are important when implementing the Magnuson–Stevens Act, SCAA seems preferable to ADAPT-VPA for assessing this stock. Some broader inferences to be drawn from this comparative process include the need for: (i) careful treatment of the plus-group, especially if selectivity may be dome-shaped; (ii) flexible parameterizations of selectivity-at-age in SCAA to avoid false perceptions of the precision of results; and (iii) care in the use of the Beverton–Holt stock–recruitment function, as it gives inappropriately low estimates of  if there is an overall negative trend in the estimates of recruitment plotted against Bsp.","DOI":"10.1093/icesjms/fsn178","ISSN":"1054-3139","shortTitle":"Statistical catch-at-age analysis vs. ADAPT-VPA","journalAbbreviation":"ICES J Mar Sci","author":[{"family":"Butterworth","given":"Doug S."},{"family":"Rademeyer","given":"Rebecca A."}],"issued":{"date-parts":[["2008",12,1]]}}},{"id":1041,"uris":["http://zotero.org/users/2229006/items/A9PY6G3V"],"uri":["http://zotero.org/users/2229006/items/A9PY6G3V"],"itemData":{"id":1041,"type":"article-journal","title":"Evaluation of management tools for Australia's South East Fishery.2. How well can management quantities be estimated?","container-title":"Marine and Freshwater Research","page":"631-644","volume":"53","issue":"3","source":"www.publish.csiro.au","abstract":"The ability to estimate some of the quantities relevant to the management of South East Fishery species is examined using Monte Carlo simulation. The analyses are based on scenarios for four of the species of this fishery (spotted warehou, tiger flathead, jackass morwong and pink ling). Integrated Analysis was found to perform best out of six potential methods of fisheries stock assessment (Schaefer and Fox production models, age-structured production model, Integrated Analysis, ad hoc tuned VPA and ADAPT) that are, or have been, applied to data for South East Fishery species. However, its performance, particularly for spotted warehou, is nevertheless relatively poor. The sensitivity of estimation ability to many factors including model uncertainty and the extent of observation and process error is examined. Factors that influence estimation performance markedly include: violation of the assumption of no population spatial structure; time-trends in catchability; the depletion of the resource at present; and uncertainty about the value of the instantaneous rate of natural mortality. Little improvement in estimation performance can be expected without resolution of issues related to model structure. This highlights the importance of considering model uncertainty in future studies of the estimation performance of stock assessment methods.","DOI":"10.1071/mf01008","ISSN":"1448-6059","journalAbbreviation":"Mar. Freshwater Res.","language":"en","author":[{"family":"Punt","given":"André E."},{"family":"Smith","given":"Anthony D. M."},{"family":"Cui","given":"Gurong"}],"issued":{"date-parts":[["2002"]]}}},{"id":1047,"uris":["http://zotero.org/users/2229006/items/MJLTG2RS"],"uri":["http://zotero.org/users/2229006/items/MJLTG2RS"],"itemData":{"id":1047,"type":"article-journal","title":"Comparison of virtual population analysis and statistical kill-at-age analysis for a recreational, kill-dominated fishery","container-title":"Canadian Journal of Fisheries and Aquatic Sciences","page":"436-452","volume":"62","issue":"2","source":"NRC Research Press","abstract":"We used simulations to compare the distributions of estimation errors for virtual population analysis using forward calculation (FVPA) and three variants of statistical kill-at-age analysis (KAA). The KAA variants assumed constant, time-blocked, and nonadditive selectivity. Simulations were based on a recreational walleye (Sander vitreus) fishery in Lake Mille Lacs, Minnesota. The focus of our experiments was on how model mis-specification (incorrect assumptions about selectivity for KAA or that kill had no error for FVPA) interacted with the magnitude of measurement errors and fishing mortality. We found that KAA models outperformed FVPA when they assumed the correct selectivity pattern, even when kill was measured without error. Of particular concern was a strong tendency by FVPA to overestimate stock size when kill was measured with substantial error. When KAA was based on an incorrect assumption regarding fishery selectivity and kill was measured with little error, wide distributions of errors and sub..., Des simulations nous ont permis de comparer les distributions des erreurs d'estimation dans une analyse virtuelle de population utilisant un calcul prospectif (FVPA) et trois variantes d'une analyse statistique KAA (kill-at-age, mortalité à un âge donné). Les variantes de l'analyse KAA présupposent une sélectivité constante, déterminée en fonction du temps et non additive. Nos simulations se basent sur la pêche sportive de dorés (Sander vitreus) dans le lac Mille-Lacs, Wisconsin. Nos expériences visent à étudier comment les paramètre erronés des modèles (présuppositions fausses de la sélectivité pour KAA et présupposition d'absence d'erreur de mortalité dans FVPA) interagissent avec l'importance des erreurs de mesure et de la mortalité due à la pêche. Les modèles KAA fonctionnent mieux que les modèles FVPA lorsqu'on présuppose les bons patterns de sélectivité, même quand la mortalité est mesurée sans erreur. Il est particulièrement inquiétant que les modèles FVPA aient une forte tendance à surestimer la t...","DOI":"10.1139/f04-228","ISSN":"0706-652X","journalAbbreviation":"Can. J. Fish. Aquat. Sci.","author":[{"family":"Radomski","given":"Paul"},{"family":"Bence","given":"James R"},{"family":"Quinn II","given":"Terrance J"}],"issued":{"date-parts":[["2005",2,1]]}}}],"schema":"https://github.com/citation-style-language/schema/raw/master/csl-citation.json"} </w:instrText>
      </w:r>
      <w:r w:rsidR="00782F18" w:rsidRPr="00341704">
        <w:rPr>
          <w:rFonts w:ascii="Times New Roman" w:hAnsi="Times New Roman" w:cs="Times New Roman"/>
        </w:rPr>
        <w:fldChar w:fldCharType="separate"/>
      </w:r>
      <w:r w:rsidR="00181CC3" w:rsidRPr="00181CC3">
        <w:rPr>
          <w:rFonts w:ascii="Times New Roman" w:hAnsi="Times New Roman" w:cs="Times New Roman"/>
        </w:rPr>
        <w:t>(42–44)</w:t>
      </w:r>
      <w:r w:rsidR="00782F18" w:rsidRPr="00341704">
        <w:rPr>
          <w:rFonts w:ascii="Times New Roman" w:hAnsi="Times New Roman" w:cs="Times New Roman"/>
        </w:rPr>
        <w:fldChar w:fldCharType="end"/>
      </w:r>
      <w:r w:rsidR="00297FE5" w:rsidRPr="00341704">
        <w:rPr>
          <w:rFonts w:ascii="Times New Roman" w:hAnsi="Times New Roman" w:cs="Times New Roman"/>
        </w:rPr>
        <w:t>.</w:t>
      </w:r>
    </w:p>
    <w:p w14:paraId="3666E626" w14:textId="77777777" w:rsidR="0086215D" w:rsidRPr="00341704" w:rsidRDefault="0086215D" w:rsidP="001C5502">
      <w:pPr>
        <w:spacing w:line="480" w:lineRule="auto"/>
        <w:jc w:val="both"/>
        <w:rPr>
          <w:rFonts w:ascii="Times New Roman" w:hAnsi="Times New Roman" w:cs="Times New Roman"/>
        </w:rPr>
      </w:pPr>
    </w:p>
    <w:p w14:paraId="60BC687D" w14:textId="65496E4D" w:rsidR="004B1C1D" w:rsidRPr="00341704" w:rsidRDefault="002B2682" w:rsidP="001C5502">
      <w:pPr>
        <w:spacing w:line="480" w:lineRule="auto"/>
        <w:jc w:val="both"/>
        <w:rPr>
          <w:rFonts w:ascii="Times New Roman" w:hAnsi="Times New Roman" w:cs="Times New Roman"/>
        </w:rPr>
      </w:pPr>
      <w:r w:rsidRPr="00341704">
        <w:rPr>
          <w:rFonts w:ascii="Times New Roman" w:hAnsi="Times New Roman" w:cs="Times New Roman"/>
        </w:rPr>
        <w:t>However, time-variation in population processes can hamper the ability of assessments to estimate quantities important in management without bias</w:t>
      </w:r>
      <w:r w:rsidR="00C359A7" w:rsidRPr="00341704">
        <w:rPr>
          <w:rFonts w:ascii="Times New Roman" w:hAnsi="Times New Roman" w:cs="Times New Roman"/>
        </w:rPr>
        <w:t xml:space="preserve"> </w:t>
      </w:r>
      <w:r w:rsidR="00C359A7"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ewHMic2p","properties":{"formattedCitation":"(20,45,46)","plainCitation":"(20,45,46)","noteIndex":0},"citationItems":[{"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shortTitle":"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mZugl57o/lSacMXsI","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C359A7" w:rsidRPr="00341704">
        <w:rPr>
          <w:rFonts w:ascii="Times New Roman" w:hAnsi="Times New Roman" w:cs="Times New Roman"/>
        </w:rPr>
        <w:fldChar w:fldCharType="separate"/>
      </w:r>
      <w:r w:rsidR="00181CC3">
        <w:rPr>
          <w:rFonts w:ascii="Times New Roman" w:hAnsi="Times New Roman" w:cs="Times New Roman"/>
          <w:noProof/>
        </w:rPr>
        <w:t>(20,45,46)</w:t>
      </w:r>
      <w:r w:rsidR="00C359A7" w:rsidRPr="00341704">
        <w:rPr>
          <w:rFonts w:ascii="Times New Roman" w:hAnsi="Times New Roman" w:cs="Times New Roman"/>
        </w:rPr>
        <w:fldChar w:fldCharType="end"/>
      </w:r>
      <w:r w:rsidR="00C359A7" w:rsidRPr="00341704">
        <w:rPr>
          <w:rFonts w:ascii="Times New Roman" w:hAnsi="Times New Roman" w:cs="Times New Roman"/>
        </w:rPr>
        <w:t>.</w:t>
      </w:r>
      <w:r w:rsidR="00515307">
        <w:rPr>
          <w:rFonts w:ascii="Times New Roman" w:hAnsi="Times New Roman" w:cs="Times New Roman"/>
        </w:rPr>
        <w:t xml:space="preserve"> </w:t>
      </w:r>
      <w:r w:rsidR="00664CEE"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66i1qb500","properties":{"formattedCitation":"(47)","plainCitation":"(47)","noteIndex":0},"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shortTitle":"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181CC3">
        <w:rPr>
          <w:rFonts w:ascii="Times New Roman" w:hAnsi="Times New Roman" w:cs="Times New Roman"/>
          <w:noProof/>
        </w:rPr>
        <w:t>(47)</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w:t>
      </w:r>
      <w:proofErr w:type="spellStart"/>
      <w:r w:rsidR="00377AAA" w:rsidRPr="00341704">
        <w:rPr>
          <w:rFonts w:ascii="Times New Roman" w:hAnsi="Times New Roman" w:cs="Times New Roman"/>
        </w:rPr>
        <w:t>misspecified</w:t>
      </w:r>
      <w:proofErr w:type="spellEnd"/>
      <w:r w:rsidR="00377AAA" w:rsidRPr="00341704">
        <w:rPr>
          <w:rFonts w:ascii="Times New Roman" w:hAnsi="Times New Roman" w:cs="Times New Roman"/>
        </w:rPr>
        <w:t xml:space="preserve">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fsksij3cs","properties":{"formattedCitation":"(33)","plainCitation":"(33)","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181CC3">
        <w:rPr>
          <w:rFonts w:ascii="Times New Roman" w:hAnsi="Times New Roman" w:cs="Times New Roman"/>
          <w:noProof/>
        </w:rPr>
        <w:t>(33)</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proofErr w:type="spellStart"/>
      <w:r w:rsidR="00AC4B8A" w:rsidRPr="00341704">
        <w:rPr>
          <w:rFonts w:ascii="Times New Roman" w:hAnsi="Times New Roman" w:cs="Times New Roman"/>
          <w:i/>
        </w:rPr>
        <w:t>Hippoglossus</w:t>
      </w:r>
      <w:proofErr w:type="spellEnd"/>
      <w:r w:rsidR="00AC4B8A" w:rsidRPr="00341704">
        <w:rPr>
          <w:rFonts w:ascii="Times New Roman" w:hAnsi="Times New Roman" w:cs="Times New Roman"/>
          <w:i/>
        </w:rPr>
        <w:t xml:space="preserve"> </w:t>
      </w:r>
      <w:proofErr w:type="spellStart"/>
      <w:r w:rsidR="00AC4B8A" w:rsidRPr="00341704">
        <w:rPr>
          <w:rFonts w:ascii="Times New Roman" w:hAnsi="Times New Roman" w:cs="Times New Roman"/>
          <w:i/>
        </w:rPr>
        <w:t>stenolepis</w:t>
      </w:r>
      <w:proofErr w:type="spellEnd"/>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19ufnlq79","properties":{"formattedCitation":"(48,49)","plainCitation":"(48,49)","noteIndex":0},"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181CC3">
        <w:rPr>
          <w:rFonts w:ascii="Times New Roman" w:hAnsi="Times New Roman" w:cs="Times New Roman"/>
          <w:noProof/>
        </w:rPr>
        <w:t>(48,49)</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w:t>
      </w:r>
      <w:r w:rsidR="00BB661C">
        <w:rPr>
          <w:rFonts w:ascii="Times New Roman" w:hAnsi="Times New Roman" w:cs="Times New Roman"/>
        </w:rPr>
        <w:t>T</w:t>
      </w:r>
      <w:r w:rsidR="00DE07A6" w:rsidRPr="00341704">
        <w:rPr>
          <w:rFonts w:ascii="Times New Roman" w:hAnsi="Times New Roman" w:cs="Times New Roman"/>
        </w:rPr>
        <w:t>his resulted in inappropriate harvest strategies being set for managing the stock</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e06aahv65","properties":{"formattedCitation":"(49)","plainCitation":"(49)","noteIndex":0},"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uppress-author":true}],"schema":"https://github.com/citation-style-language/schema/raw/master/csl-citation.json"} </w:instrText>
      </w:r>
      <w:r w:rsidR="00BB661C" w:rsidRPr="00341704">
        <w:rPr>
          <w:rFonts w:ascii="Times New Roman" w:hAnsi="Times New Roman" w:cs="Times New Roman"/>
        </w:rPr>
        <w:fldChar w:fldCharType="separate"/>
      </w:r>
      <w:r w:rsidR="00181CC3">
        <w:rPr>
          <w:rFonts w:ascii="Times New Roman" w:hAnsi="Times New Roman" w:cs="Times New Roman"/>
          <w:noProof/>
        </w:rPr>
        <w:t>(49)</w:t>
      </w:r>
      <w:r w:rsidR="00BB661C" w:rsidRPr="00341704">
        <w:rPr>
          <w:rFonts w:ascii="Times New Roman" w:hAnsi="Times New Roman" w:cs="Times New Roman"/>
        </w:rPr>
        <w:fldChar w:fldCharType="end"/>
      </w:r>
      <w:r w:rsidR="00DE07A6" w:rsidRPr="00341704">
        <w:rPr>
          <w:rFonts w:ascii="Times New Roman" w:hAnsi="Times New Roman" w:cs="Times New Roman"/>
        </w:rPr>
        <w:t>.</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in which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euv0tc9s9","properties":{"formattedCitation":"(46)","plainCitation":"(46)","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181CC3">
        <w:rPr>
          <w:rFonts w:ascii="Times New Roman" w:hAnsi="Times New Roman" w:cs="Times New Roman"/>
          <w:noProof/>
        </w:rPr>
        <w:t>(46)</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w:t>
      </w:r>
      <w:proofErr w:type="spellStart"/>
      <w:r w:rsidR="0096155D" w:rsidRPr="00341704">
        <w:rPr>
          <w:rFonts w:ascii="Times New Roman" w:hAnsi="Times New Roman" w:cs="Times New Roman"/>
        </w:rPr>
        <w:t>GeMS</w:t>
      </w:r>
      <w:proofErr w:type="spellEnd"/>
      <w:r w:rsidR="0096155D" w:rsidRPr="00341704">
        <w:rPr>
          <w:rFonts w:ascii="Times New Roman" w:hAnsi="Times New Roman" w:cs="Times New Roman"/>
        </w:rPr>
        <w:t xml:space="preserve">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39C3290B" w14:textId="77777777" w:rsidR="00CB08D2" w:rsidRPr="00341704" w:rsidRDefault="00CB08D2" w:rsidP="001C5502">
      <w:pPr>
        <w:spacing w:line="480" w:lineRule="auto"/>
        <w:jc w:val="both"/>
        <w:rPr>
          <w:rFonts w:ascii="Times New Roman" w:hAnsi="Times New Roman" w:cs="Times New Roman"/>
        </w:rPr>
      </w:pPr>
    </w:p>
    <w:p w14:paraId="3876A6A7" w14:textId="5619A696" w:rsidR="00CB5B0D" w:rsidRPr="00341704" w:rsidRDefault="007B238A" w:rsidP="001C5502">
      <w:pPr>
        <w:spacing w:line="480" w:lineRule="auto"/>
        <w:jc w:val="both"/>
        <w:rPr>
          <w:rFonts w:ascii="Times New Roman" w:hAnsi="Times New Roman" w:cs="Times New Roman"/>
        </w:rPr>
      </w:pP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w:t>
      </w:r>
      <w:r w:rsidR="00CB5B0D" w:rsidRPr="00341704">
        <w:rPr>
          <w:rFonts w:ascii="Times New Roman" w:hAnsi="Times New Roman" w:cs="Times New Roman"/>
        </w:rPr>
        <w:t xml:space="preserve">can simulate circumstances that give rise to retrospective biases by allowing time-variation in population processes like </w:t>
      </w:r>
      <w:r w:rsidR="00287089" w:rsidRPr="00341704">
        <w:rPr>
          <w:rFonts w:ascii="Times New Roman" w:hAnsi="Times New Roman" w:cs="Times New Roman"/>
        </w:rPr>
        <w:t xml:space="preserve">growth, natural mortality, and selectivity </w:t>
      </w:r>
      <w:r w:rsidR="00CB5B0D" w:rsidRPr="00341704">
        <w:rPr>
          <w:rFonts w:ascii="Times New Roman" w:hAnsi="Times New Roman" w:cs="Times New Roman"/>
        </w:rPr>
        <w:t xml:space="preserve">in the operating model. </w:t>
      </w:r>
      <w:r w:rsidR="00D31850" w:rsidRPr="00341704">
        <w:rPr>
          <w:rFonts w:ascii="Times New Roman" w:hAnsi="Times New Roman" w:cs="Times New Roman"/>
        </w:rPr>
        <w:t xml:space="preserve">Using the cod-like population again as an example, </w:t>
      </w:r>
      <w:r w:rsidR="00373917">
        <w:rPr>
          <w:rFonts w:ascii="Times New Roman" w:hAnsi="Times New Roman" w:cs="Times New Roman"/>
        </w:rPr>
        <w:t>we present an example MSE with three scenarios. The first scenario applie</w:t>
      </w:r>
      <w:r w:rsidR="008E1C69">
        <w:rPr>
          <w:rFonts w:ascii="Times New Roman" w:hAnsi="Times New Roman" w:cs="Times New Roman"/>
        </w:rPr>
        <w:t>d</w:t>
      </w:r>
      <w:r w:rsidR="00373917">
        <w:rPr>
          <w:rFonts w:ascii="Times New Roman" w:hAnsi="Times New Roman" w:cs="Times New Roman"/>
        </w:rPr>
        <w:t xml:space="preserve"> the age-structured assessment method to data drawn from an </w:t>
      </w:r>
      <w:r w:rsidR="00373917">
        <w:rPr>
          <w:rFonts w:ascii="Times New Roman" w:hAnsi="Times New Roman" w:cs="Times New Roman"/>
        </w:rPr>
        <w:lastRenderedPageBreak/>
        <w:t>operating model in which the assumptions</w:t>
      </w:r>
      <w:r w:rsidR="008E1C69">
        <w:rPr>
          <w:rFonts w:ascii="Times New Roman" w:hAnsi="Times New Roman" w:cs="Times New Roman"/>
        </w:rPr>
        <w:t xml:space="preserve"> of the assessment matched the operating model’s dynamics. The second and third scenarios were run with control files in which </w:t>
      </w:r>
      <w:r w:rsidR="00D31850" w:rsidRPr="00341704">
        <w:rPr>
          <w:rFonts w:ascii="Times New Roman" w:hAnsi="Times New Roman" w:cs="Times New Roman"/>
        </w:rPr>
        <w:t xml:space="preserve">the </w:t>
      </w:r>
      <w:r w:rsidR="00A668DB" w:rsidRPr="00341704">
        <w:rPr>
          <w:rFonts w:ascii="Times New Roman" w:hAnsi="Times New Roman" w:cs="Times New Roman"/>
        </w:rPr>
        <w:t xml:space="preserve">parameter </w:t>
      </w:r>
      <w:r w:rsidR="008E1C69">
        <w:rPr>
          <w:rFonts w:ascii="Times New Roman" w:hAnsi="Times New Roman" w:cs="Times New Roman"/>
        </w:rPr>
        <w:t>governing natural mortality in the operating model (“</w:t>
      </w:r>
      <w:proofErr w:type="spellStart"/>
      <w:r w:rsidR="00A668DB" w:rsidRPr="00341704">
        <w:rPr>
          <w:rFonts w:ascii="Times New Roman" w:hAnsi="Times New Roman" w:cs="Times New Roman"/>
        </w:rPr>
        <w:t>Na</w:t>
      </w:r>
      <w:r w:rsidR="007F031B" w:rsidRPr="00341704">
        <w:rPr>
          <w:rFonts w:ascii="Times New Roman" w:hAnsi="Times New Roman" w:cs="Times New Roman"/>
        </w:rPr>
        <w:t>tMn</w:t>
      </w:r>
      <w:proofErr w:type="spellEnd"/>
      <w:r w:rsidR="008E1C69">
        <w:rPr>
          <w:rFonts w:ascii="Times New Roman" w:hAnsi="Times New Roman" w:cs="Times New Roman"/>
        </w:rPr>
        <w:t>”)</w:t>
      </w:r>
      <w:r w:rsidR="007F031B" w:rsidRPr="00341704">
        <w:rPr>
          <w:rFonts w:ascii="Times New Roman" w:hAnsi="Times New Roman" w:cs="Times New Roman"/>
        </w:rPr>
        <w:t xml:space="preserve"> </w:t>
      </w:r>
      <w:r w:rsidR="008E1C69">
        <w:rPr>
          <w:rFonts w:ascii="Times New Roman" w:hAnsi="Times New Roman" w:cs="Times New Roman"/>
        </w:rPr>
        <w:t>was</w:t>
      </w:r>
      <w:r w:rsidR="007F031B" w:rsidRPr="00341704">
        <w:rPr>
          <w:rFonts w:ascii="Times New Roman" w:hAnsi="Times New Roman" w:cs="Times New Roman"/>
        </w:rPr>
        <w:t xml:space="preserve"> input as a vector, with a </w:t>
      </w:r>
      <w:r w:rsidR="009E6779" w:rsidRPr="00341704">
        <w:rPr>
          <w:rFonts w:ascii="Times New Roman" w:hAnsi="Times New Roman" w:cs="Times New Roman"/>
        </w:rPr>
        <w:t>sudden change of the parameter value</w:t>
      </w:r>
      <w:r w:rsidR="007F031B" w:rsidRPr="00341704">
        <w:rPr>
          <w:rFonts w:ascii="Times New Roman" w:hAnsi="Times New Roman" w:cs="Times New Roman"/>
        </w:rPr>
        <w:t xml:space="preserve"> in the middle of the time series.</w:t>
      </w:r>
      <w:r w:rsidR="00730646" w:rsidRPr="00341704">
        <w:rPr>
          <w:rFonts w:ascii="Times New Roman" w:hAnsi="Times New Roman" w:cs="Times New Roman"/>
        </w:rPr>
        <w:t xml:space="preserve"> </w:t>
      </w:r>
      <w:r w:rsidR="008E1C69">
        <w:rPr>
          <w:rFonts w:ascii="Times New Roman" w:hAnsi="Times New Roman" w:cs="Times New Roman"/>
        </w:rPr>
        <w:t>T</w:t>
      </w:r>
      <w:r w:rsidR="00CB5B0D" w:rsidRPr="00341704">
        <w:rPr>
          <w:rFonts w:ascii="Times New Roman" w:hAnsi="Times New Roman" w:cs="Times New Roman"/>
        </w:rPr>
        <w:t>he performance of an assessment method in which natural mortality varie</w:t>
      </w:r>
      <w:r w:rsidR="008E1C69">
        <w:rPr>
          <w:rFonts w:ascii="Times New Roman" w:hAnsi="Times New Roman" w:cs="Times New Roman"/>
        </w:rPr>
        <w:t>d</w:t>
      </w:r>
      <w:r w:rsidR="00CB5B0D" w:rsidRPr="00341704">
        <w:rPr>
          <w:rFonts w:ascii="Times New Roman" w:hAnsi="Times New Roman" w:cs="Times New Roman"/>
        </w:rPr>
        <w:t xml:space="preserve"> </w:t>
      </w:r>
      <w:r w:rsidR="008E1C69">
        <w:rPr>
          <w:rFonts w:ascii="Times New Roman" w:hAnsi="Times New Roman" w:cs="Times New Roman"/>
        </w:rPr>
        <w:t>was then</w:t>
      </w:r>
      <w:r w:rsidR="00CB5B0D" w:rsidRPr="00341704">
        <w:rPr>
          <w:rFonts w:ascii="Times New Roman" w:hAnsi="Times New Roman" w:cs="Times New Roman"/>
        </w:rPr>
        <w:t xml:space="preserve"> compared to an assessment in which natural mortality </w:t>
      </w:r>
      <w:r w:rsidR="008E1C69">
        <w:rPr>
          <w:rFonts w:ascii="Times New Roman" w:hAnsi="Times New Roman" w:cs="Times New Roman"/>
        </w:rPr>
        <w:t>was</w:t>
      </w:r>
      <w:r w:rsidR="00CB5B0D" w:rsidRPr="00341704">
        <w:rPr>
          <w:rFonts w:ascii="Times New Roman" w:hAnsi="Times New Roman" w:cs="Times New Roman"/>
        </w:rPr>
        <w:t xml:space="preserve"> static. </w:t>
      </w:r>
      <w:r w:rsidR="008E1C69">
        <w:rPr>
          <w:rFonts w:ascii="Times New Roman" w:hAnsi="Times New Roman" w:cs="Times New Roman"/>
        </w:rPr>
        <w:t>The 10 replicates of the MSE was conducted for each scenario, and</w:t>
      </w:r>
      <w:r w:rsidR="002B2B5F">
        <w:rPr>
          <w:rFonts w:ascii="Times New Roman" w:hAnsi="Times New Roman" w:cs="Times New Roman"/>
        </w:rPr>
        <w:t xml:space="preserve"> </w:t>
      </w:r>
      <w:r w:rsidR="008E1C69">
        <w:rPr>
          <w:rFonts w:ascii="Times New Roman" w:hAnsi="Times New Roman" w:cs="Times New Roman"/>
        </w:rPr>
        <w:t>each replicate was projected 20 years, beginning with 50 years of historical data for assessment.</w:t>
      </w:r>
      <w:r w:rsidR="00CB5B0D" w:rsidRPr="00341704">
        <w:rPr>
          <w:rFonts w:ascii="Times New Roman" w:hAnsi="Times New Roman" w:cs="Times New Roman"/>
        </w:rPr>
        <w:t xml:space="preserve"> </w:t>
      </w:r>
      <w:proofErr w:type="spellStart"/>
      <w:r w:rsidR="002B2B5F">
        <w:rPr>
          <w:rFonts w:ascii="Times New Roman" w:hAnsi="Times New Roman" w:cs="Times New Roman"/>
        </w:rPr>
        <w:t>GeMS</w:t>
      </w:r>
      <w:proofErr w:type="spellEnd"/>
      <w:r w:rsidR="002B2B5F">
        <w:rPr>
          <w:rFonts w:ascii="Times New Roman" w:hAnsi="Times New Roman" w:cs="Times New Roman"/>
        </w:rPr>
        <w:t xml:space="preserve"> can be r</w:t>
      </w:r>
      <w:r w:rsidR="00291173">
        <w:rPr>
          <w:rFonts w:ascii="Times New Roman" w:hAnsi="Times New Roman" w:cs="Times New Roman"/>
        </w:rPr>
        <w:t>u</w:t>
      </w:r>
      <w:r w:rsidR="002B2B5F">
        <w:rPr>
          <w:rFonts w:ascii="Times New Roman" w:hAnsi="Times New Roman" w:cs="Times New Roman"/>
        </w:rPr>
        <w:t>n in parallel for larger jobs by changing a few optional switches in ‘</w:t>
      </w:r>
      <w:proofErr w:type="spellStart"/>
      <w:r w:rsidR="002B2B5F">
        <w:rPr>
          <w:rFonts w:ascii="Times New Roman" w:hAnsi="Times New Roman" w:cs="Times New Roman"/>
        </w:rPr>
        <w:t>run_GeMS</w:t>
      </w:r>
      <w:proofErr w:type="spellEnd"/>
      <w:r w:rsidR="002B2B5F">
        <w:rPr>
          <w:rFonts w:ascii="Times New Roman" w:hAnsi="Times New Roman" w:cs="Times New Roman"/>
        </w:rPr>
        <w:t>’ (see code below.</w:t>
      </w:r>
      <w:r w:rsidR="009162BE">
        <w:rPr>
          <w:rFonts w:ascii="Times New Roman" w:hAnsi="Times New Roman" w:cs="Times New Roman"/>
        </w:rPr>
        <w:t xml:space="preserve"> </w:t>
      </w:r>
      <w:r w:rsidR="00730646" w:rsidRPr="00341704">
        <w:rPr>
          <w:rFonts w:ascii="Times New Roman" w:hAnsi="Times New Roman" w:cs="Times New Roman"/>
        </w:rPr>
        <w:t xml:space="preserve">The example files can be found in the folder </w:t>
      </w:r>
      <w:r w:rsidR="00A62FB0">
        <w:rPr>
          <w:rFonts w:ascii="Times New Roman" w:hAnsi="Times New Roman" w:cs="Times New Roman"/>
        </w:rPr>
        <w:t>‘</w:t>
      </w:r>
      <w:proofErr w:type="spellStart"/>
      <w:r w:rsidR="00453A02">
        <w:rPr>
          <w:rFonts w:ascii="Times New Roman" w:hAnsi="Times New Roman" w:cs="Times New Roman"/>
        </w:rPr>
        <w:t>inst</w:t>
      </w:r>
      <w:proofErr w:type="spellEnd"/>
      <w:r w:rsidR="00453A02">
        <w:rPr>
          <w:rFonts w:ascii="Times New Roman" w:hAnsi="Times New Roman" w:cs="Times New Roman"/>
        </w:rPr>
        <w:t>/</w:t>
      </w:r>
      <w:proofErr w:type="spellStart"/>
      <w:r w:rsidR="00453A02">
        <w:rPr>
          <w:rFonts w:ascii="Times New Roman" w:hAnsi="Times New Roman" w:cs="Times New Roman"/>
        </w:rPr>
        <w:t>extdata</w:t>
      </w:r>
      <w:proofErr w:type="spellEnd"/>
      <w:r w:rsidR="00453A02">
        <w:rPr>
          <w:rFonts w:ascii="Times New Roman" w:hAnsi="Times New Roman" w:cs="Times New Roman"/>
        </w:rPr>
        <w:t>/</w:t>
      </w:r>
      <w:r w:rsidR="00730646" w:rsidRPr="00341704">
        <w:rPr>
          <w:rFonts w:ascii="Times New Roman" w:hAnsi="Times New Roman" w:cs="Times New Roman"/>
        </w:rPr>
        <w:t>Cod_5_AgeStructure</w:t>
      </w:r>
      <w:r w:rsidR="00A62FB0">
        <w:rPr>
          <w:rFonts w:ascii="Times New Roman" w:hAnsi="Times New Roman" w:cs="Times New Roman"/>
        </w:rPr>
        <w:t>’</w:t>
      </w:r>
      <w:r w:rsidR="00CB5B0D" w:rsidRPr="00341704">
        <w:rPr>
          <w:rFonts w:ascii="Times New Roman" w:hAnsi="Times New Roman" w:cs="Times New Roman"/>
        </w:rPr>
        <w:t xml:space="preserve"> of the </w:t>
      </w:r>
      <w:proofErr w:type="spellStart"/>
      <w:r w:rsidR="00C525D5">
        <w:rPr>
          <w:rFonts w:ascii="Times New Roman" w:hAnsi="Times New Roman" w:cs="Times New Roman"/>
        </w:rPr>
        <w:t>G</w:t>
      </w:r>
      <w:r w:rsidR="00CB5B0D" w:rsidRPr="00341704">
        <w:rPr>
          <w:rFonts w:ascii="Times New Roman" w:hAnsi="Times New Roman" w:cs="Times New Roman"/>
        </w:rPr>
        <w:t>ithub</w:t>
      </w:r>
      <w:proofErr w:type="spellEnd"/>
      <w:r w:rsidR="00CB5B0D" w:rsidRPr="00341704">
        <w:rPr>
          <w:rFonts w:ascii="Times New Roman" w:hAnsi="Times New Roman" w:cs="Times New Roman"/>
        </w:rPr>
        <w:t xml:space="preserve"> repository</w:t>
      </w:r>
      <w:r w:rsidR="00730646" w:rsidRPr="00341704">
        <w:rPr>
          <w:rFonts w:ascii="Times New Roman" w:hAnsi="Times New Roman" w:cs="Times New Roman"/>
        </w:rPr>
        <w:t>.</w:t>
      </w:r>
      <w:r w:rsidR="004C412C" w:rsidRPr="00341704">
        <w:rPr>
          <w:rFonts w:ascii="Times New Roman" w:hAnsi="Times New Roman" w:cs="Times New Roman"/>
        </w:rPr>
        <w:t xml:space="preserve"> </w:t>
      </w:r>
    </w:p>
    <w:p w14:paraId="5E352A45" w14:textId="59BB9DD8" w:rsidR="00CB5B0D" w:rsidRDefault="00CB5B0D" w:rsidP="001C5502">
      <w:pPr>
        <w:spacing w:line="480" w:lineRule="auto"/>
        <w:jc w:val="both"/>
        <w:rPr>
          <w:rFonts w:ascii="Times New Roman" w:hAnsi="Times New Roman" w:cs="Times New Roman"/>
        </w:rPr>
      </w:pPr>
    </w:p>
    <w:p w14:paraId="304B0504" w14:textId="3BEC8F3E" w:rsidR="00DA5952" w:rsidRDefault="002B2B5F" w:rsidP="005B6908">
      <w:pPr>
        <w:jc w:val="both"/>
        <w:rPr>
          <w:rFonts w:ascii="Times New Roman" w:hAnsi="Times New Roman" w:cs="Times New Roman"/>
        </w:rPr>
      </w:pPr>
      <w:proofErr w:type="spellStart"/>
      <w:r>
        <w:rPr>
          <w:rFonts w:ascii="Times New Roman" w:hAnsi="Times New Roman" w:cs="Times New Roman"/>
        </w:rPr>
        <w:t>run_</w:t>
      </w:r>
      <w:proofErr w:type="gramStart"/>
      <w:r>
        <w:rPr>
          <w:rFonts w:ascii="Times New Roman" w:hAnsi="Times New Roman" w:cs="Times New Roman"/>
        </w:rPr>
        <w:t>GeMS</w:t>
      </w:r>
      <w:proofErr w:type="spellEnd"/>
      <w:r>
        <w:rPr>
          <w:rFonts w:ascii="Times New Roman" w:hAnsi="Times New Roman" w:cs="Times New Roman"/>
        </w:rPr>
        <w:t>(</w:t>
      </w:r>
      <w:proofErr w:type="spellStart"/>
      <w:proofErr w:type="gramEnd"/>
      <w:r w:rsidR="00291173">
        <w:rPr>
          <w:rFonts w:ascii="Times New Roman" w:hAnsi="Times New Roman" w:cs="Times New Roman"/>
        </w:rPr>
        <w:t>MSEdir</w:t>
      </w:r>
      <w:proofErr w:type="spellEnd"/>
      <w:r>
        <w:rPr>
          <w:rFonts w:ascii="Times New Roman" w:hAnsi="Times New Roman" w:cs="Times New Roman"/>
        </w:rPr>
        <w:t xml:space="preserve"> = </w:t>
      </w:r>
      <w:proofErr w:type="spellStart"/>
      <w:r>
        <w:rPr>
          <w:rFonts w:ascii="Times New Roman" w:hAnsi="Times New Roman" w:cs="Times New Roman"/>
        </w:rPr>
        <w:t>CurrentDirectory</w:t>
      </w:r>
      <w:proofErr w:type="spellEnd"/>
      <w:r>
        <w:rPr>
          <w:rFonts w:ascii="Times New Roman" w:hAnsi="Times New Roman" w:cs="Times New Roman"/>
        </w:rPr>
        <w:t xml:space="preserve">, </w:t>
      </w:r>
      <w:r w:rsidR="00DA5952">
        <w:rPr>
          <w:rFonts w:ascii="Times New Roman" w:hAnsi="Times New Roman" w:cs="Times New Roman"/>
        </w:rPr>
        <w:tab/>
      </w:r>
      <w:r w:rsidR="00DA5952">
        <w:rPr>
          <w:rFonts w:ascii="Times New Roman" w:hAnsi="Times New Roman" w:cs="Times New Roman"/>
        </w:rPr>
        <w:tab/>
        <w:t># directory in which the control files reside</w:t>
      </w:r>
    </w:p>
    <w:p w14:paraId="0DA34F79" w14:textId="26C118AE" w:rsidR="002B2B5F" w:rsidRDefault="00DA5952"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sidR="00291173">
        <w:rPr>
          <w:rFonts w:ascii="Times New Roman" w:hAnsi="Times New Roman" w:cs="Times New Roman"/>
        </w:rPr>
        <w:t>CTL</w:t>
      </w:r>
      <w:r w:rsidR="002B2B5F">
        <w:rPr>
          <w:rFonts w:ascii="Times New Roman" w:hAnsi="Times New Roman" w:cs="Times New Roman"/>
        </w:rPr>
        <w:t>NameList</w:t>
      </w:r>
      <w:proofErr w:type="spellEnd"/>
      <w:r w:rsidR="002B2B5F">
        <w:rPr>
          <w:rFonts w:ascii="Times New Roman" w:hAnsi="Times New Roman" w:cs="Times New Roman"/>
        </w:rPr>
        <w:t xml:space="preserve"> = </w:t>
      </w:r>
      <w:proofErr w:type="spellStart"/>
      <w:r w:rsidR="002B2B5F">
        <w:rPr>
          <w:rFonts w:ascii="Times New Roman" w:hAnsi="Times New Roman" w:cs="Times New Roman"/>
        </w:rPr>
        <w:t>OMNames</w:t>
      </w:r>
      <w:proofErr w:type="spellEnd"/>
      <w:r w:rsidR="002B2B5F">
        <w:rPr>
          <w:rFonts w:ascii="Times New Roman" w:hAnsi="Times New Roman" w:cs="Times New Roman"/>
        </w:rPr>
        <w:t>,</w:t>
      </w:r>
      <w:r>
        <w:rPr>
          <w:rFonts w:ascii="Times New Roman" w:hAnsi="Times New Roman" w:cs="Times New Roman"/>
        </w:rPr>
        <w:t xml:space="preserve"> </w:t>
      </w:r>
      <w:r w:rsidR="00291173">
        <w:rPr>
          <w:rFonts w:ascii="Times New Roman" w:hAnsi="Times New Roman" w:cs="Times New Roman"/>
        </w:rPr>
        <w:tab/>
      </w:r>
      <w:r w:rsidR="00291173">
        <w:rPr>
          <w:rFonts w:ascii="Times New Roman" w:hAnsi="Times New Roman" w:cs="Times New Roman"/>
        </w:rPr>
        <w:tab/>
      </w:r>
      <w:r>
        <w:rPr>
          <w:rFonts w:ascii="Times New Roman" w:hAnsi="Times New Roman" w:cs="Times New Roman"/>
        </w:rPr>
        <w:t># list of control files</w:t>
      </w:r>
    </w:p>
    <w:p w14:paraId="5E39258C" w14:textId="539F7ACB" w:rsidR="002B2B5F" w:rsidRDefault="002B2B5F"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runparallel</w:t>
      </w:r>
      <w:proofErr w:type="spellEnd"/>
      <w:r>
        <w:rPr>
          <w:rFonts w:ascii="Times New Roman" w:hAnsi="Times New Roman" w:cs="Times New Roman"/>
        </w:rPr>
        <w:t xml:space="preserve"> = </w:t>
      </w:r>
      <w:proofErr w:type="gramStart"/>
      <w:r>
        <w:rPr>
          <w:rFonts w:ascii="Times New Roman" w:hAnsi="Times New Roman" w:cs="Times New Roman"/>
        </w:rPr>
        <w:t xml:space="preserve">T,  </w:t>
      </w:r>
      <w:r w:rsidR="00DA5952">
        <w:rPr>
          <w:rFonts w:ascii="Times New Roman" w:hAnsi="Times New Roman" w:cs="Times New Roman"/>
        </w:rPr>
        <w:tab/>
      </w:r>
      <w:proofErr w:type="gramEnd"/>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use parallel processing</w:t>
      </w:r>
    </w:p>
    <w:p w14:paraId="00EED6B0" w14:textId="7960D616" w:rsidR="002B2B5F" w:rsidRDefault="002B2B5F"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2,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291173">
        <w:rPr>
          <w:rFonts w:ascii="Times New Roman" w:hAnsi="Times New Roman" w:cs="Times New Roman"/>
        </w:rPr>
        <w:t xml:space="preserve"># </w:t>
      </w:r>
      <w:r>
        <w:rPr>
          <w:rFonts w:ascii="Times New Roman" w:hAnsi="Times New Roman" w:cs="Times New Roman"/>
        </w:rPr>
        <w:t xml:space="preserve">use </w:t>
      </w:r>
      <w:r w:rsidR="00291173">
        <w:rPr>
          <w:rFonts w:ascii="Times New Roman" w:hAnsi="Times New Roman" w:cs="Times New Roman"/>
        </w:rPr>
        <w:t xml:space="preserve">two </w:t>
      </w:r>
      <w:r>
        <w:rPr>
          <w:rFonts w:ascii="Times New Roman" w:hAnsi="Times New Roman" w:cs="Times New Roman"/>
        </w:rPr>
        <w:t>cores in parallel</w:t>
      </w:r>
    </w:p>
    <w:p w14:paraId="03F83528" w14:textId="7B93C5B8" w:rsidR="002B2B5F" w:rsidRDefault="002B2B5F" w:rsidP="005B6908">
      <w:pPr>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GeMSops</w:t>
      </w:r>
      <w:proofErr w:type="spellEnd"/>
      <w:r>
        <w:rPr>
          <w:rFonts w:ascii="Times New Roman" w:hAnsi="Times New Roman" w:cs="Times New Roman"/>
        </w:rPr>
        <w:t xml:space="preserve"> = </w:t>
      </w:r>
      <w:proofErr w:type="gramStart"/>
      <w:r>
        <w:rPr>
          <w:rFonts w:ascii="Times New Roman" w:hAnsi="Times New Roman" w:cs="Times New Roman"/>
        </w:rPr>
        <w:t>list(</w:t>
      </w:r>
      <w:proofErr w:type="gramEnd"/>
      <w:r>
        <w:rPr>
          <w:rFonts w:ascii="Times New Roman" w:hAnsi="Times New Roman" w:cs="Times New Roman"/>
        </w:rPr>
        <w:t>silent=T,</w:t>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xml:space="preserve"># </w:t>
      </w:r>
      <w:r w:rsidR="00291173">
        <w:rPr>
          <w:rFonts w:ascii="Times New Roman" w:hAnsi="Times New Roman" w:cs="Times New Roman"/>
        </w:rPr>
        <w:t>do</w:t>
      </w:r>
      <w:r>
        <w:rPr>
          <w:rFonts w:ascii="Times New Roman" w:hAnsi="Times New Roman" w:cs="Times New Roman"/>
        </w:rPr>
        <w:t xml:space="preserve"> not output progress</w:t>
      </w:r>
    </w:p>
    <w:p w14:paraId="249D992E" w14:textId="50955F5D" w:rsidR="002B2B5F" w:rsidRDefault="00291173"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sidR="002B2B5F">
        <w:rPr>
          <w:rFonts w:ascii="Times New Roman" w:hAnsi="Times New Roman" w:cs="Times New Roman"/>
        </w:rPr>
        <w:t>ADoptions</w:t>
      </w:r>
      <w:proofErr w:type="spellEnd"/>
      <w:r w:rsidR="002B2B5F">
        <w:rPr>
          <w:rFonts w:ascii="Times New Roman" w:hAnsi="Times New Roman" w:cs="Times New Roman"/>
        </w:rPr>
        <w:t xml:space="preserve"> = “-</w:t>
      </w:r>
      <w:proofErr w:type="spellStart"/>
      <w:r w:rsidR="002B2B5F">
        <w:rPr>
          <w:rFonts w:ascii="Times New Roman" w:hAnsi="Times New Roman" w:cs="Times New Roman"/>
        </w:rPr>
        <w:t>gbs</w:t>
      </w:r>
      <w:proofErr w:type="spellEnd"/>
      <w:r w:rsidR="002B2B5F">
        <w:rPr>
          <w:rFonts w:ascii="Times New Roman" w:hAnsi="Times New Roman" w:cs="Times New Roman"/>
        </w:rPr>
        <w:t xml:space="preserve"> 2000000000”</w:t>
      </w:r>
      <w:r>
        <w:rPr>
          <w:rFonts w:ascii="Times New Roman" w:hAnsi="Times New Roman" w:cs="Times New Roman"/>
        </w:rPr>
        <w:t>))</w:t>
      </w:r>
      <w:r w:rsidR="002B2B5F">
        <w:rPr>
          <w:rFonts w:ascii="Times New Roman" w:hAnsi="Times New Roman" w:cs="Times New Roman"/>
        </w:rPr>
        <w:t xml:space="preserve"> </w:t>
      </w:r>
      <w:r>
        <w:rPr>
          <w:rFonts w:ascii="Times New Roman" w:hAnsi="Times New Roman" w:cs="Times New Roman"/>
        </w:rPr>
        <w:tab/>
        <w:t># memory management</w:t>
      </w:r>
    </w:p>
    <w:p w14:paraId="4127543D" w14:textId="77777777" w:rsidR="002B2B5F" w:rsidRPr="00341704" w:rsidRDefault="002B2B5F" w:rsidP="001C5502">
      <w:pPr>
        <w:spacing w:line="480" w:lineRule="auto"/>
        <w:jc w:val="both"/>
        <w:rPr>
          <w:rFonts w:ascii="Times New Roman" w:hAnsi="Times New Roman" w:cs="Times New Roman"/>
        </w:rPr>
      </w:pPr>
    </w:p>
    <w:p w14:paraId="0F0A6C55" w14:textId="1DA8969E" w:rsidR="00CB08D2" w:rsidRPr="00341704" w:rsidRDefault="008E1C69" w:rsidP="001C5502">
      <w:pPr>
        <w:spacing w:line="480" w:lineRule="auto"/>
        <w:jc w:val="both"/>
        <w:rPr>
          <w:rFonts w:ascii="Times New Roman" w:hAnsi="Times New Roman" w:cs="Times New Roman"/>
        </w:rPr>
      </w:pPr>
      <w:r>
        <w:rPr>
          <w:rFonts w:ascii="Times New Roman" w:hAnsi="Times New Roman" w:cs="Times New Roman"/>
        </w:rPr>
        <w:t>First and foremost, the scenario in which the assumptions in the assessment matched the operating model dynamics returned unbiased estimates of quantities used in management (</w:t>
      </w:r>
      <w:r w:rsidR="009162BE">
        <w:rPr>
          <w:rFonts w:ascii="Times New Roman" w:hAnsi="Times New Roman" w:cs="Times New Roman"/>
        </w:rPr>
        <w:t>Fig.</w:t>
      </w:r>
      <w:r>
        <w:rPr>
          <w:rFonts w:ascii="Times New Roman" w:hAnsi="Times New Roman" w:cs="Times New Roman"/>
        </w:rPr>
        <w:t xml:space="preserve"> 5). This sets an important benchmark </w:t>
      </w:r>
      <w:r w:rsidR="00754A71">
        <w:rPr>
          <w:rFonts w:ascii="Times New Roman" w:hAnsi="Times New Roman" w:cs="Times New Roman"/>
        </w:rPr>
        <w:t xml:space="preserve">and verifies that the structure of the assessment method is correct. However, when applying the same assessment method to data drawn from the operating model in which natural mortality varied over time, </w:t>
      </w:r>
      <w:r w:rsidR="007F2EF4" w:rsidRPr="00341704">
        <w:rPr>
          <w:rFonts w:ascii="Times New Roman" w:hAnsi="Times New Roman" w:cs="Times New Roman"/>
        </w:rPr>
        <w:t xml:space="preserve">retrospective </w:t>
      </w:r>
      <w:r w:rsidR="00754A71">
        <w:rPr>
          <w:rFonts w:ascii="Times New Roman" w:hAnsi="Times New Roman" w:cs="Times New Roman"/>
        </w:rPr>
        <w:t>patterns</w:t>
      </w:r>
      <w:r w:rsidR="007F2EF4" w:rsidRPr="00341704">
        <w:rPr>
          <w:rFonts w:ascii="Times New Roman" w:hAnsi="Times New Roman" w:cs="Times New Roman"/>
        </w:rPr>
        <w:t xml:space="preserve"> and biased management quantities</w:t>
      </w:r>
      <w:r w:rsidR="00754A71">
        <w:rPr>
          <w:rFonts w:ascii="Times New Roman" w:hAnsi="Times New Roman" w:cs="Times New Roman"/>
        </w:rPr>
        <w:t xml:space="preserve"> resulted</w:t>
      </w:r>
      <w:r w:rsidR="00CB5B0D" w:rsidRPr="00341704">
        <w:rPr>
          <w:rFonts w:ascii="Times New Roman" w:hAnsi="Times New Roman" w:cs="Times New Roman"/>
        </w:rPr>
        <w:t xml:space="preserve"> (</w:t>
      </w:r>
      <w:r w:rsidR="00754A71">
        <w:rPr>
          <w:rFonts w:ascii="Times New Roman" w:hAnsi="Times New Roman" w:cs="Times New Roman"/>
        </w:rPr>
        <w:t xml:space="preserve">as expected,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w:t>
      </w:r>
      <w:r w:rsidR="007F2EF4" w:rsidRPr="00341704">
        <w:rPr>
          <w:rFonts w:ascii="Times New Roman" w:hAnsi="Times New Roman" w:cs="Times New Roman"/>
        </w:rPr>
        <w:t>.</w:t>
      </w:r>
      <w:r w:rsidR="00754A71">
        <w:rPr>
          <w:rFonts w:ascii="Times New Roman" w:hAnsi="Times New Roman" w:cs="Times New Roman"/>
        </w:rPr>
        <w:t xml:space="preserve"> Retrospective patterns and biases (to some extent) were corrected in</w:t>
      </w:r>
      <w:r w:rsidR="00CB5B0D" w:rsidRPr="00341704">
        <w:rPr>
          <w:rFonts w:ascii="Times New Roman" w:hAnsi="Times New Roman" w:cs="Times New Roman"/>
        </w:rPr>
        <w:t xml:space="preserve"> the assessment in which natural mortality was allowed to vary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 xml:space="preserve">). </w:t>
      </w:r>
      <w:r w:rsidR="00754A71">
        <w:rPr>
          <w:rFonts w:ascii="Times New Roman" w:hAnsi="Times New Roman" w:cs="Times New Roman"/>
        </w:rPr>
        <w:t xml:space="preserve">The way in which the time-invariant assessment methods ‘accommodate’ time-variation can be seen by </w:t>
      </w:r>
      <w:r w:rsidR="00FE3D52">
        <w:rPr>
          <w:rFonts w:ascii="Times New Roman" w:hAnsi="Times New Roman" w:cs="Times New Roman"/>
        </w:rPr>
        <w:t>the plots of</w:t>
      </w:r>
      <w:r w:rsidR="00754A71">
        <w:rPr>
          <w:rFonts w:ascii="Times New Roman" w:hAnsi="Times New Roman" w:cs="Times New Roman"/>
        </w:rPr>
        <w:t xml:space="preserve"> estimated </w:t>
      </w:r>
      <w:r w:rsidR="00754A71">
        <w:rPr>
          <w:rFonts w:ascii="Times New Roman" w:hAnsi="Times New Roman" w:cs="Times New Roman"/>
        </w:rPr>
        <w:lastRenderedPageBreak/>
        <w:t>population process (</w:t>
      </w:r>
      <w:r w:rsidR="009162BE">
        <w:rPr>
          <w:rFonts w:ascii="Times New Roman" w:hAnsi="Times New Roman" w:cs="Times New Roman"/>
        </w:rPr>
        <w:t>Fig.</w:t>
      </w:r>
      <w:r w:rsidR="00754A71">
        <w:rPr>
          <w:rFonts w:ascii="Times New Roman" w:hAnsi="Times New Roman" w:cs="Times New Roman"/>
        </w:rPr>
        <w:t xml:space="preserve"> 6). In this case, the assessment method in which natural mortality was fixed ‘accommodated’ variation in natural mortality by negative biases in recruitment before the change in M, positive biases in estimated F, and negative biases in fishery selectivity</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zfcfheXy","properties":{"formattedCitation":"(46)","plainCitation":"(46)","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uppress-author":true}],"schema":"https://github.com/citation-style-language/schema/raw/master/csl-citation.json"} </w:instrText>
      </w:r>
      <w:r w:rsidR="00BB661C" w:rsidRPr="00341704">
        <w:rPr>
          <w:rFonts w:ascii="Times New Roman" w:hAnsi="Times New Roman" w:cs="Times New Roman"/>
        </w:rPr>
        <w:fldChar w:fldCharType="separate"/>
      </w:r>
      <w:r w:rsidR="00181CC3">
        <w:rPr>
          <w:rFonts w:ascii="Times New Roman" w:hAnsi="Times New Roman" w:cs="Times New Roman"/>
          <w:noProof/>
        </w:rPr>
        <w:t>(46)</w:t>
      </w:r>
      <w:r w:rsidR="00BB661C" w:rsidRPr="00341704">
        <w:rPr>
          <w:rFonts w:ascii="Times New Roman" w:hAnsi="Times New Roman" w:cs="Times New Roman"/>
        </w:rPr>
        <w:fldChar w:fldCharType="end"/>
      </w:r>
      <w:r w:rsidR="00BB661C">
        <w:rPr>
          <w:rFonts w:ascii="Times New Roman" w:hAnsi="Times New Roman" w:cs="Times New Roman"/>
        </w:rPr>
        <w:t>.</w:t>
      </w:r>
    </w:p>
    <w:p w14:paraId="1A47BD91" w14:textId="77777777" w:rsidR="00F502AD" w:rsidRPr="00341704" w:rsidRDefault="00F502AD" w:rsidP="001C5502">
      <w:pPr>
        <w:spacing w:line="480" w:lineRule="auto"/>
        <w:jc w:val="both"/>
        <w:outlineLvl w:val="0"/>
        <w:rPr>
          <w:rFonts w:ascii="Times New Roman" w:hAnsi="Times New Roman" w:cs="Times New Roman"/>
        </w:rPr>
      </w:pPr>
    </w:p>
    <w:p w14:paraId="64B4E151" w14:textId="0A34CAD4" w:rsidR="00E37574" w:rsidRPr="001C5502" w:rsidRDefault="00D55D88" w:rsidP="001C5502">
      <w:pPr>
        <w:spacing w:line="480" w:lineRule="auto"/>
        <w:jc w:val="both"/>
        <w:outlineLvl w:val="0"/>
        <w:rPr>
          <w:rFonts w:ascii="Times New Roman" w:hAnsi="Times New Roman" w:cs="Times New Roman"/>
          <w:b/>
          <w:sz w:val="36"/>
        </w:rPr>
      </w:pPr>
      <w:r w:rsidRPr="001C5502">
        <w:rPr>
          <w:rFonts w:ascii="Times New Roman" w:hAnsi="Times New Roman" w:cs="Times New Roman"/>
          <w:b/>
          <w:sz w:val="36"/>
        </w:rPr>
        <w:t>Discussion</w:t>
      </w:r>
    </w:p>
    <w:p w14:paraId="3695251E" w14:textId="4F33DCE6" w:rsidR="00DA0569" w:rsidRPr="00341704" w:rsidRDefault="00DA0569" w:rsidP="001C5502">
      <w:pPr>
        <w:spacing w:line="480" w:lineRule="auto"/>
        <w:jc w:val="both"/>
        <w:rPr>
          <w:rFonts w:ascii="Times New Roman" w:hAnsi="Times New Roman" w:cs="Times New Roman"/>
        </w:rPr>
      </w:pPr>
      <w:proofErr w:type="spellStart"/>
      <w:r>
        <w:rPr>
          <w:rFonts w:ascii="Times New Roman" w:hAnsi="Times New Roman" w:cs="Times New Roman"/>
        </w:rPr>
        <w:t>GeMS</w:t>
      </w:r>
      <w:proofErr w:type="spellEnd"/>
      <w:r>
        <w:rPr>
          <w:rFonts w:ascii="Times New Roman" w:hAnsi="Times New Roman" w:cs="Times New Roman"/>
        </w:rPr>
        <w:t xml:space="preserve"> provides a simple method to quickly and quantitatively evaluate the performance of management strategies under different states of nature. It allows for variation in all processes in the operating model and providing the option of spatial dynamics, both of which will likely be important considerations under a changing climate. </w:t>
      </w:r>
      <w:proofErr w:type="spellStart"/>
      <w:r>
        <w:rPr>
          <w:rFonts w:ascii="Times New Roman" w:hAnsi="Times New Roman" w:cs="Times New Roman"/>
        </w:rPr>
        <w:t>GeMS</w:t>
      </w:r>
      <w:proofErr w:type="spellEnd"/>
      <w:r>
        <w:rPr>
          <w:rFonts w:ascii="Times New Roman" w:hAnsi="Times New Roman" w:cs="Times New Roman"/>
        </w:rPr>
        <w:t xml:space="preserve"> is not meant as a replacement for stock assessment and </w:t>
      </w:r>
      <w:r w:rsidRPr="00341704">
        <w:rPr>
          <w:rFonts w:ascii="Times New Roman" w:hAnsi="Times New Roman" w:cs="Times New Roman"/>
        </w:rPr>
        <w:t>will not be able to capture all the idiosyncrasies of existing assessments.</w:t>
      </w:r>
      <w:r>
        <w:rPr>
          <w:rFonts w:ascii="Times New Roman" w:hAnsi="Times New Roman" w:cs="Times New Roman"/>
        </w:rPr>
        <w:t xml:space="preserve"> Therefore, </w:t>
      </w:r>
      <w:proofErr w:type="spellStart"/>
      <w:r>
        <w:rPr>
          <w:rFonts w:ascii="Times New Roman" w:hAnsi="Times New Roman" w:cs="Times New Roman"/>
        </w:rPr>
        <w:t>GeMS</w:t>
      </w:r>
      <w:proofErr w:type="spellEnd"/>
      <w:r w:rsidRPr="00341704">
        <w:rPr>
          <w:rFonts w:ascii="Times New Roman" w:hAnsi="Times New Roman" w:cs="Times New Roman"/>
        </w:rPr>
        <w:t xml:space="preserve"> is meant as a starting point for stakeholders to assess their needs for a </w:t>
      </w:r>
      <w:r>
        <w:rPr>
          <w:rFonts w:ascii="Times New Roman" w:hAnsi="Times New Roman" w:cs="Times New Roman"/>
        </w:rPr>
        <w:t>more comprehensive</w:t>
      </w:r>
      <w:r w:rsidRPr="00341704">
        <w:rPr>
          <w:rFonts w:ascii="Times New Roman" w:hAnsi="Times New Roman" w:cs="Times New Roman"/>
        </w:rPr>
        <w:t xml:space="preserve"> MSE</w:t>
      </w:r>
      <w:r>
        <w:rPr>
          <w:rFonts w:ascii="Times New Roman" w:hAnsi="Times New Roman" w:cs="Times New Roman"/>
        </w:rPr>
        <w:t xml:space="preserve"> using other software such as FLR</w:t>
      </w:r>
      <w:r w:rsidR="009162BE">
        <w:rPr>
          <w:rFonts w:ascii="Times New Roman" w:hAnsi="Times New Roman" w:cs="Times New Roman"/>
        </w:rPr>
        <w:t xml:space="preserve"> </w:t>
      </w:r>
      <w:r w:rsidR="009162BE">
        <w:rPr>
          <w:rFonts w:ascii="Times New Roman" w:hAnsi="Times New Roman" w:cs="Times New Roman"/>
        </w:rPr>
        <w:fldChar w:fldCharType="begin"/>
      </w:r>
      <w:r w:rsidR="009162BE">
        <w:rPr>
          <w:rFonts w:ascii="Times New Roman" w:hAnsi="Times New Roman" w:cs="Times New Roman"/>
        </w:rPr>
        <w:instrText xml:space="preserve"> ADDIN ZOTERO_ITEM CSL_CITATION {"citationID":"0SBtnBWr","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9162BE">
        <w:rPr>
          <w:rFonts w:ascii="Times New Roman" w:hAnsi="Times New Roman" w:cs="Times New Roman"/>
        </w:rPr>
        <w:fldChar w:fldCharType="separate"/>
      </w:r>
      <w:r w:rsidR="009162BE">
        <w:rPr>
          <w:rFonts w:ascii="Times New Roman" w:hAnsi="Times New Roman" w:cs="Times New Roman"/>
          <w:noProof/>
        </w:rPr>
        <w:t>(12)</w:t>
      </w:r>
      <w:r w:rsidR="009162BE">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or writing their own framework</w:t>
      </w:r>
      <w:r w:rsidRPr="00341704">
        <w:rPr>
          <w:rFonts w:ascii="Times New Roman" w:hAnsi="Times New Roman" w:cs="Times New Roman"/>
        </w:rPr>
        <w:t>.</w:t>
      </w:r>
      <w:r>
        <w:rPr>
          <w:rFonts w:ascii="Times New Roman" w:hAnsi="Times New Roman" w:cs="Times New Roman"/>
        </w:rPr>
        <w:t xml:space="preserve"> It can also be used to ask more fundamental questions about stock assessment performance over a range of life histories, estimation models, and harvest control rules.</w:t>
      </w:r>
      <w:r w:rsidRPr="00341704">
        <w:rPr>
          <w:rFonts w:ascii="Times New Roman" w:hAnsi="Times New Roman" w:cs="Times New Roman"/>
        </w:rPr>
        <w:t xml:space="preserve"> </w:t>
      </w:r>
      <w:r>
        <w:rPr>
          <w:rFonts w:ascii="Times New Roman" w:hAnsi="Times New Roman" w:cs="Times New Roman"/>
        </w:rPr>
        <w:t xml:space="preserve">In addition to the questions described above, </w:t>
      </w:r>
      <w:proofErr w:type="spellStart"/>
      <w:r>
        <w:rPr>
          <w:rFonts w:ascii="Times New Roman" w:hAnsi="Times New Roman" w:cs="Times New Roman"/>
        </w:rPr>
        <w:t>GeMS</w:t>
      </w:r>
      <w:proofErr w:type="spellEnd"/>
      <w:r>
        <w:rPr>
          <w:rFonts w:ascii="Times New Roman" w:hAnsi="Times New Roman" w:cs="Times New Roman"/>
        </w:rPr>
        <w:t xml:space="preserve"> could help to answer questions </w:t>
      </w:r>
      <w:r w:rsidRPr="00341704">
        <w:rPr>
          <w:rFonts w:ascii="Times New Roman" w:hAnsi="Times New Roman" w:cs="Times New Roman"/>
        </w:rPr>
        <w:t>includ</w:t>
      </w:r>
      <w:r>
        <w:rPr>
          <w:rFonts w:ascii="Times New Roman" w:hAnsi="Times New Roman" w:cs="Times New Roman"/>
        </w:rPr>
        <w:t>ing (but not limited to) the following</w:t>
      </w:r>
      <w:r w:rsidRPr="00341704">
        <w:rPr>
          <w:rFonts w:ascii="Times New Roman" w:hAnsi="Times New Roman" w:cs="Times New Roman"/>
        </w:rPr>
        <w:t>:</w:t>
      </w:r>
    </w:p>
    <w:p w14:paraId="12BDB97B" w14:textId="77777777" w:rsidR="00DA0569" w:rsidRPr="00341704" w:rsidRDefault="00DA0569" w:rsidP="001C5502">
      <w:pPr>
        <w:spacing w:line="480" w:lineRule="auto"/>
        <w:jc w:val="both"/>
        <w:rPr>
          <w:rFonts w:ascii="Times New Roman" w:hAnsi="Times New Roman" w:cs="Times New Roman"/>
        </w:rPr>
      </w:pPr>
    </w:p>
    <w:p w14:paraId="13816566"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661BB8FE"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would implementing an MPA or changing gear types impact maximum sustainable yield?</w:t>
      </w:r>
    </w:p>
    <w:p w14:paraId="5094D84A"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 xml:space="preserve">How does the performance of a management strategy </w:t>
      </w:r>
      <w:proofErr w:type="gramStart"/>
      <w:r w:rsidRPr="00341704">
        <w:rPr>
          <w:rFonts w:ascii="Times New Roman" w:hAnsi="Times New Roman" w:cs="Times New Roman"/>
        </w:rPr>
        <w:t>using</w:t>
      </w:r>
      <w:proofErr w:type="gramEnd"/>
      <w:r w:rsidRPr="00341704">
        <w:rPr>
          <w:rFonts w:ascii="Times New Roman" w:hAnsi="Times New Roman" w:cs="Times New Roman"/>
        </w:rPr>
        <w:t xml:space="preserve"> a production model change (in terms of long term yield) under scenarios in which climate change influences somatic growth?</w:t>
      </w:r>
    </w:p>
    <w:p w14:paraId="793A7DEC"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does movement between two populations impact the performance of age-structured assessment methods?</w:t>
      </w:r>
    </w:p>
    <w:p w14:paraId="53FDCE47"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lastRenderedPageBreak/>
        <w:t>How would changes in species interactions (via range shifts, for example) influence the potential yield of a given species?</w:t>
      </w:r>
    </w:p>
    <w:p w14:paraId="4ADF6A43" w14:textId="77777777" w:rsidR="00DA0569" w:rsidRPr="00341704" w:rsidRDefault="00DA0569" w:rsidP="001C5502">
      <w:pPr>
        <w:spacing w:line="480" w:lineRule="auto"/>
        <w:jc w:val="both"/>
        <w:rPr>
          <w:rFonts w:ascii="Times New Roman" w:hAnsi="Times New Roman" w:cs="Times New Roman"/>
        </w:rPr>
      </w:pPr>
    </w:p>
    <w:p w14:paraId="77FC5877" w14:textId="4B7612FB"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t xml:space="preserve">The code for </w:t>
      </w:r>
      <w:proofErr w:type="spellStart"/>
      <w:r>
        <w:rPr>
          <w:rFonts w:ascii="Times New Roman" w:hAnsi="Times New Roman" w:cs="Times New Roman"/>
        </w:rPr>
        <w:t>GeMS</w:t>
      </w:r>
      <w:proofErr w:type="spellEnd"/>
      <w:r>
        <w:rPr>
          <w:rFonts w:ascii="Times New Roman" w:hAnsi="Times New Roman" w:cs="Times New Roman"/>
        </w:rPr>
        <w:t xml:space="preserve"> is open source and published</w:t>
      </w:r>
      <w:r w:rsidRPr="00341704">
        <w:rPr>
          <w:rFonts w:ascii="Times New Roman" w:hAnsi="Times New Roman" w:cs="Times New Roman"/>
        </w:rPr>
        <w:t xml:space="preserve"> on </w:t>
      </w:r>
      <w:proofErr w:type="spellStart"/>
      <w:r w:rsidRPr="00341704">
        <w:rPr>
          <w:rFonts w:ascii="Times New Roman" w:hAnsi="Times New Roman" w:cs="Times New Roman"/>
        </w:rPr>
        <w:t>Github</w:t>
      </w:r>
      <w:proofErr w:type="spellEnd"/>
      <w:r w:rsidRPr="00341704">
        <w:rPr>
          <w:rFonts w:ascii="Times New Roman" w:hAnsi="Times New Roman" w:cs="Times New Roman"/>
        </w:rPr>
        <w:t xml:space="preserve"> </w:t>
      </w:r>
      <w:r>
        <w:rPr>
          <w:rFonts w:ascii="Times New Roman" w:hAnsi="Times New Roman" w:cs="Times New Roman"/>
        </w:rPr>
        <w:t>so that</w:t>
      </w:r>
      <w:r w:rsidRPr="00341704">
        <w:rPr>
          <w:rFonts w:ascii="Times New Roman" w:hAnsi="Times New Roman" w:cs="Times New Roman"/>
        </w:rPr>
        <w:t xml:space="preserve"> users can pro</w:t>
      </w:r>
      <w:r>
        <w:rPr>
          <w:rFonts w:ascii="Times New Roman" w:hAnsi="Times New Roman" w:cs="Times New Roman"/>
        </w:rPr>
        <w:t>vide feedback continuously, and an</w:t>
      </w:r>
      <w:r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Pr="00341704">
        <w:rPr>
          <w:rFonts w:ascii="Times New Roman" w:hAnsi="Times New Roman" w:cs="Times New Roman"/>
        </w:rPr>
        <w:t xml:space="preserve">. </w:t>
      </w:r>
      <w:r>
        <w:rPr>
          <w:rFonts w:ascii="Times New Roman" w:hAnsi="Times New Roman" w:cs="Times New Roman"/>
        </w:rPr>
        <w:t xml:space="preserve">We hope that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can efficiently evolve to meet additional need</w:t>
      </w:r>
      <w:r>
        <w:rPr>
          <w:rFonts w:ascii="Times New Roman" w:hAnsi="Times New Roman" w:cs="Times New Roman"/>
        </w:rPr>
        <w:t>s and improve its capabilities through</w:t>
      </w:r>
      <w:r w:rsidRPr="00341704">
        <w:rPr>
          <w:rFonts w:ascii="Times New Roman" w:hAnsi="Times New Roman" w:cs="Times New Roman"/>
        </w:rPr>
        <w:t xml:space="preserve"> a transparent d</w:t>
      </w:r>
      <w:r>
        <w:rPr>
          <w:rFonts w:ascii="Times New Roman" w:hAnsi="Times New Roman" w:cs="Times New Roman"/>
        </w:rPr>
        <w:t>evelopment and feedback process.  Additional</w:t>
      </w:r>
      <w:r w:rsidR="00B961B8">
        <w:rPr>
          <w:rFonts w:ascii="Times New Roman" w:hAnsi="Times New Roman" w:cs="Times New Roman"/>
        </w:rPr>
        <w:t>ly</w:t>
      </w:r>
      <w:r w:rsidR="0000474E">
        <w:rPr>
          <w:rFonts w:ascii="Times New Roman" w:hAnsi="Times New Roman" w:cs="Times New Roman"/>
        </w:rPr>
        <w:t>, more in-depth</w:t>
      </w:r>
      <w:r>
        <w:rPr>
          <w:rFonts w:ascii="Times New Roman" w:hAnsi="Times New Roman" w:cs="Times New Roman"/>
        </w:rPr>
        <w:t xml:space="preserve"> examples and information can be found in the </w:t>
      </w:r>
      <w:proofErr w:type="spellStart"/>
      <w:r>
        <w:rPr>
          <w:rFonts w:ascii="Times New Roman" w:hAnsi="Times New Roman" w:cs="Times New Roman"/>
        </w:rPr>
        <w:t>GeMS</w:t>
      </w:r>
      <w:proofErr w:type="spellEnd"/>
      <w:r>
        <w:rPr>
          <w:rFonts w:ascii="Times New Roman" w:hAnsi="Times New Roman" w:cs="Times New Roman"/>
        </w:rPr>
        <w:t xml:space="preserve"> </w:t>
      </w:r>
      <w:proofErr w:type="spellStart"/>
      <w:r>
        <w:rPr>
          <w:rFonts w:ascii="Times New Roman" w:hAnsi="Times New Roman" w:cs="Times New Roman"/>
        </w:rPr>
        <w:t>Github</w:t>
      </w:r>
      <w:proofErr w:type="spellEnd"/>
      <w:r>
        <w:rPr>
          <w:rFonts w:ascii="Times New Roman" w:hAnsi="Times New Roman" w:cs="Times New Roman"/>
        </w:rPr>
        <w:t xml:space="preserve"> repository and </w:t>
      </w:r>
      <w:r w:rsidR="00BE37D9">
        <w:rPr>
          <w:rFonts w:ascii="Times New Roman" w:hAnsi="Times New Roman" w:cs="Times New Roman"/>
        </w:rPr>
        <w:t xml:space="preserve">its </w:t>
      </w:r>
      <w:r>
        <w:rPr>
          <w:rFonts w:ascii="Times New Roman" w:hAnsi="Times New Roman" w:cs="Times New Roman"/>
        </w:rPr>
        <w:t>associated Wiki.</w:t>
      </w:r>
    </w:p>
    <w:p w14:paraId="6B2CEA80" w14:textId="008CB19F" w:rsidR="00241E4E" w:rsidRDefault="00241E4E" w:rsidP="001C5502">
      <w:pPr>
        <w:spacing w:line="480" w:lineRule="auto"/>
        <w:jc w:val="both"/>
        <w:rPr>
          <w:rFonts w:ascii="Times New Roman" w:hAnsi="Times New Roman" w:cs="Times New Roman"/>
        </w:rPr>
      </w:pPr>
    </w:p>
    <w:p w14:paraId="3F2FDDD8" w14:textId="77777777" w:rsidR="00DA0569" w:rsidRPr="001C5502" w:rsidRDefault="00DA0569" w:rsidP="001C5502">
      <w:pPr>
        <w:spacing w:line="480" w:lineRule="auto"/>
        <w:jc w:val="both"/>
        <w:rPr>
          <w:rFonts w:ascii="Times New Roman" w:hAnsi="Times New Roman" w:cs="Times New Roman"/>
          <w:b/>
          <w:sz w:val="36"/>
        </w:rPr>
      </w:pPr>
      <w:r w:rsidRPr="001C5502">
        <w:rPr>
          <w:rFonts w:ascii="Times New Roman" w:hAnsi="Times New Roman" w:cs="Times New Roman"/>
          <w:b/>
          <w:sz w:val="36"/>
        </w:rPr>
        <w:t>Acknowledgements</w:t>
      </w:r>
    </w:p>
    <w:p w14:paraId="3086D1EA" w14:textId="541C40A2"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shd w:val="clear" w:color="auto" w:fill="FFFFFF"/>
        </w:rPr>
        <w:t>We would like to thank the Packard Foundation (</w:t>
      </w:r>
      <w:r w:rsidRPr="00CB0BA6">
        <w:rPr>
          <w:rFonts w:ascii="Times New Roman" w:hAnsi="Times New Roman" w:cs="Times New Roman"/>
          <w:shd w:val="clear" w:color="auto" w:fill="FFFFFF"/>
        </w:rPr>
        <w:t>Grant #</w:t>
      </w:r>
      <w:r>
        <w:rPr>
          <w:rFonts w:ascii="Times New Roman" w:eastAsia="Times New Roman" w:hAnsi="Times New Roman" w:cs="Times New Roman"/>
        </w:rPr>
        <w:t>2016-64741</w:t>
      </w:r>
      <w:r>
        <w:rPr>
          <w:rFonts w:ascii="Times New Roman" w:hAnsi="Times New Roman" w:cs="Times New Roman"/>
          <w:shd w:val="clear" w:color="auto" w:fill="FFFFFF"/>
        </w:rPr>
        <w:t>) and researchers in the Sustainable Fisheries Group at the University of California, Santa Barbara for help in beta</w:t>
      </w:r>
      <w:r w:rsidR="00BE37D9">
        <w:rPr>
          <w:rFonts w:ascii="Times New Roman" w:hAnsi="Times New Roman" w:cs="Times New Roman"/>
          <w:shd w:val="clear" w:color="auto" w:fill="FFFFFF"/>
        </w:rPr>
        <w:t>-</w:t>
      </w:r>
      <w:r>
        <w:rPr>
          <w:rFonts w:ascii="Times New Roman" w:hAnsi="Times New Roman" w:cs="Times New Roman"/>
          <w:shd w:val="clear" w:color="auto" w:fill="FFFFFF"/>
        </w:rPr>
        <w:t>testing.</w:t>
      </w:r>
    </w:p>
    <w:p w14:paraId="6F798924" w14:textId="77777777" w:rsidR="00612CB9" w:rsidRPr="00341704" w:rsidRDefault="00612CB9" w:rsidP="001C5502">
      <w:pPr>
        <w:spacing w:line="480" w:lineRule="auto"/>
        <w:jc w:val="both"/>
        <w:rPr>
          <w:rFonts w:ascii="Times New Roman" w:hAnsi="Times New Roman" w:cs="Times New Roman"/>
        </w:rPr>
      </w:pPr>
    </w:p>
    <w:p w14:paraId="7AF8A2C2" w14:textId="14657EA8" w:rsidR="00612CB9" w:rsidRPr="00341704" w:rsidRDefault="009C57A4" w:rsidP="001C5502">
      <w:pPr>
        <w:spacing w:line="480" w:lineRule="auto"/>
        <w:jc w:val="both"/>
        <w:rPr>
          <w:rFonts w:ascii="Times New Roman" w:hAnsi="Times New Roman" w:cs="Times New Roman"/>
          <w:b/>
        </w:rPr>
      </w:pPr>
      <w:r w:rsidRPr="00341704">
        <w:rPr>
          <w:rFonts w:ascii="Times New Roman" w:hAnsi="Times New Roman" w:cs="Times New Roman"/>
          <w:b/>
        </w:rPr>
        <w:br w:type="column"/>
      </w:r>
      <w:r w:rsidR="00612CB9" w:rsidRPr="001C5502">
        <w:rPr>
          <w:rFonts w:ascii="Times New Roman" w:hAnsi="Times New Roman" w:cs="Times New Roman"/>
          <w:b/>
          <w:sz w:val="36"/>
        </w:rPr>
        <w:lastRenderedPageBreak/>
        <w:t>References</w:t>
      </w:r>
    </w:p>
    <w:p w14:paraId="0A8F59AA" w14:textId="77777777" w:rsidR="00181CC3" w:rsidRPr="00181CC3" w:rsidRDefault="00E02147" w:rsidP="00181CC3">
      <w:pPr>
        <w:pStyle w:val="Bibliography"/>
        <w:rPr>
          <w:rFonts w:ascii="Times New Roman" w:hAnsi="Times New Roman" w:cs="Times New Roman"/>
        </w:rPr>
      </w:pPr>
      <w:r w:rsidRPr="00341704">
        <w:fldChar w:fldCharType="begin"/>
      </w:r>
      <w:r w:rsidR="00083727">
        <w:instrText xml:space="preserve"> ADDIN ZOTERO_BIBL {"uncited":[],"omitted":[],"custom":[]} CSL_BIBLIOGRAPHY </w:instrText>
      </w:r>
      <w:r w:rsidRPr="00341704">
        <w:fldChar w:fldCharType="separate"/>
      </w:r>
      <w:r w:rsidR="00181CC3" w:rsidRPr="00181CC3">
        <w:rPr>
          <w:rFonts w:ascii="Times New Roman" w:hAnsi="Times New Roman" w:cs="Times New Roman"/>
        </w:rPr>
        <w:t xml:space="preserve">1. </w:t>
      </w:r>
      <w:r w:rsidR="00181CC3" w:rsidRPr="00181CC3">
        <w:rPr>
          <w:rFonts w:ascii="Times New Roman" w:hAnsi="Times New Roman" w:cs="Times New Roman"/>
        </w:rPr>
        <w:tab/>
        <w:t xml:space="preserve">Smith ADM. Management strategy evaluation – the light on the hill. In: Hancock DA, editor. Population dynamics for fisheries management: Australian Society for Fish Biology Workshop proceedings, Perth, 24-25 August 1993. Perth, Western Australia: Australian Society for Fish Biology; 1994. p. 249–53. </w:t>
      </w:r>
    </w:p>
    <w:p w14:paraId="386F7D5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 </w:t>
      </w:r>
      <w:r w:rsidRPr="00181CC3">
        <w:rPr>
          <w:rFonts w:ascii="Times New Roman" w:hAnsi="Times New Roman" w:cs="Times New Roman"/>
        </w:rPr>
        <w:tab/>
        <w:t>Punt AE. Refocusing Stock Assessment in Support of Policy Evaluation. In: Tsukamoto K, Kawamura T, Takeuchi T, Beard Jr TD, Kaiser MJ, editors. Fisheries for Global Welfare and Environment: Memorial Book of the 5th World Fisheries Congress 2008 [Internet]. 2008 [cited 2017 May 14]. p. 139–52. Available from: https://www.terrapub.co.jp/onlineproceedings/fs/wfc2008/pdf/wfcbk_139.pdf</w:t>
      </w:r>
    </w:p>
    <w:p w14:paraId="282931E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 </w:t>
      </w:r>
      <w:r w:rsidRPr="00181CC3">
        <w:rPr>
          <w:rFonts w:ascii="Times New Roman" w:hAnsi="Times New Roman" w:cs="Times New Roman"/>
        </w:rPr>
        <w:tab/>
        <w:t xml:space="preserve">Punt AE, Butterworth DS, de Moor CL, De Oliveira JAA, Haddon M. Management strategy evaluation: best practices. Fish Fish. 2016 Jun 1;17(2):303–34. </w:t>
      </w:r>
    </w:p>
    <w:p w14:paraId="4F6B371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 </w:t>
      </w:r>
      <w:r w:rsidRPr="00181CC3">
        <w:rPr>
          <w:rFonts w:ascii="Times New Roman" w:hAnsi="Times New Roman" w:cs="Times New Roman"/>
        </w:rPr>
        <w:tab/>
        <w:t xml:space="preserve">Rademeyer RA, Plagányi ÉE, Butterworth DS. Tips and tricks in designing management procedures. ICES J Mar Sci. 2007 May 1;64(4):618–25. </w:t>
      </w:r>
    </w:p>
    <w:p w14:paraId="5F2D499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5. </w:t>
      </w:r>
      <w:r w:rsidRPr="00181CC3">
        <w:rPr>
          <w:rFonts w:ascii="Times New Roman" w:hAnsi="Times New Roman" w:cs="Times New Roman"/>
        </w:rPr>
        <w:tab/>
        <w:t xml:space="preserve">A’mar ZT, Punt AE, Dorn MW. The evaluation of two management strategies for the Gulf of Alaska walleye pollock fishery under climate change. ICES J Mar Sci J Cons. 2009 Aug 1;66(7):1614–32. </w:t>
      </w:r>
    </w:p>
    <w:p w14:paraId="676D16B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6. </w:t>
      </w:r>
      <w:r w:rsidRPr="00181CC3">
        <w:rPr>
          <w:rFonts w:ascii="Times New Roman" w:hAnsi="Times New Roman" w:cs="Times New Roman"/>
        </w:rPr>
        <w:tab/>
        <w:t xml:space="preserve">Punt AE, A’mar T, Bond NA, Butterworth DS, de Moor CL, De Oliveira JAA, et al. Fisheries management under climate and environmental uncertainty: control rules and performance simulation. ICES J Mar Sci J Cons. 2014 Oct 1;71(8):2208–20. </w:t>
      </w:r>
    </w:p>
    <w:p w14:paraId="5F0C99A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7. </w:t>
      </w:r>
      <w:r w:rsidRPr="00181CC3">
        <w:rPr>
          <w:rFonts w:ascii="Times New Roman" w:hAnsi="Times New Roman" w:cs="Times New Roman"/>
        </w:rPr>
        <w:tab/>
        <w:t xml:space="preserve">de la Mare WK. Simulation Studies on Management Procedures. Rep Int Whal Comm. 1986;36:429–50. </w:t>
      </w:r>
    </w:p>
    <w:p w14:paraId="016EB61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8. </w:t>
      </w:r>
      <w:r w:rsidRPr="00181CC3">
        <w:rPr>
          <w:rFonts w:ascii="Times New Roman" w:hAnsi="Times New Roman" w:cs="Times New Roman"/>
        </w:rPr>
        <w:tab/>
        <w:t xml:space="preserve">Hurtado-Ferro F, Hiramatsu K, Shirakihara K. Allowing for environmental effects in a management strategy evaluation for Japanese sardine. ICES J Mar Sci. 2010 Dec 1;67(9):2012–7. </w:t>
      </w:r>
    </w:p>
    <w:p w14:paraId="0F4B7854"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9. </w:t>
      </w:r>
      <w:r w:rsidRPr="00181CC3">
        <w:rPr>
          <w:rFonts w:ascii="Times New Roman" w:hAnsi="Times New Roman" w:cs="Times New Roman"/>
        </w:rPr>
        <w:tab/>
        <w:t xml:space="preserve">Wetzel CR, Punt AE. Model performance for the determination of appropriate harvest levels in the case of data-poor stocks. Fish Res. 2011 Jul 1;110(2):342–55. </w:t>
      </w:r>
    </w:p>
    <w:p w14:paraId="5D53F34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0. </w:t>
      </w:r>
      <w:r w:rsidRPr="00181CC3">
        <w:rPr>
          <w:rFonts w:ascii="Times New Roman" w:hAnsi="Times New Roman" w:cs="Times New Roman"/>
        </w:rPr>
        <w:tab/>
        <w:t xml:space="preserve">Smith ADM, Smith DC, Haddon M, Knuckey IA, Sainsbury KJ, Sloan SR. Implementing harvest strategies in Australia: 5 years on. ICES J Mar Sci. 2014 Jan 1;71(2):195–203. </w:t>
      </w:r>
    </w:p>
    <w:p w14:paraId="78A9AC9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1. </w:t>
      </w:r>
      <w:r w:rsidRPr="00181CC3">
        <w:rPr>
          <w:rFonts w:ascii="Times New Roman" w:hAnsi="Times New Roman" w:cs="Times New Roman"/>
        </w:rPr>
        <w:tab/>
        <w:t xml:space="preserve">Butterworth DS, Punt AE. Experiences in the evaluation and implementation of management procedures. ICES J Mar Sci. 1999 Dec 1;56(6):985–98. </w:t>
      </w:r>
    </w:p>
    <w:p w14:paraId="204E4C3C"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2. </w:t>
      </w:r>
      <w:r w:rsidRPr="00181CC3">
        <w:rPr>
          <w:rFonts w:ascii="Times New Roman" w:hAnsi="Times New Roman" w:cs="Times New Roman"/>
        </w:rPr>
        <w:tab/>
        <w:t xml:space="preserve">Kell LT, Mosqueira I, Grosjean P, Fromentin J-M, Garcia D, Hillary R, et al. FLR: an open-source framework for the evaluation and development of management strategies. ICES J Mar Sci. 2007 May 1;64(4):640–6. </w:t>
      </w:r>
    </w:p>
    <w:p w14:paraId="76CF628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lastRenderedPageBreak/>
        <w:t xml:space="preserve">13. </w:t>
      </w:r>
      <w:r w:rsidRPr="00181CC3">
        <w:rPr>
          <w:rFonts w:ascii="Times New Roman" w:hAnsi="Times New Roman" w:cs="Times New Roman"/>
        </w:rPr>
        <w:tab/>
        <w:t xml:space="preserve">Kell LT, De Oliveira JAA, Punt AE, McAllister MK, Kuikka S. Operational management procedures: an introduction to the use of management strategy evaluation frameworks. In: The Knowledge Base for Fisheries Management. 1st ed. Amsterdam: Elsevier; 2006. p. 379–407. (Developments in Aquaculture and FIsheries Science; vol. 36). </w:t>
      </w:r>
    </w:p>
    <w:p w14:paraId="0D04A36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4. </w:t>
      </w:r>
      <w:r w:rsidRPr="00181CC3">
        <w:rPr>
          <w:rFonts w:ascii="Times New Roman" w:hAnsi="Times New Roman" w:cs="Times New Roman"/>
        </w:rPr>
        <w:tab/>
        <w:t xml:space="preserve">Hollowed AB, Barange M, Beamish RJ, Brander K, Cochrane K, Drinkwater K, et al. Projected impacts of climate change on marine fish and fisheries. ICES J Mar Sci. 2013 Sep 1;70(5):1023–37. </w:t>
      </w:r>
    </w:p>
    <w:p w14:paraId="05FC5FF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5. </w:t>
      </w:r>
      <w:r w:rsidRPr="00181CC3">
        <w:rPr>
          <w:rFonts w:ascii="Times New Roman" w:hAnsi="Times New Roman" w:cs="Times New Roman"/>
        </w:rPr>
        <w:tab/>
        <w:t xml:space="preserve">Szuwalski CS, Burgess MG, Costello C, Gaines SD. High fishery catches through trophic cascades in China. Proc Natl Acad Sci. 2017 Jan 24;114(4):717–21. </w:t>
      </w:r>
    </w:p>
    <w:p w14:paraId="3DF9274B"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6. </w:t>
      </w:r>
      <w:r w:rsidRPr="00181CC3">
        <w:rPr>
          <w:rFonts w:ascii="Times New Roman" w:hAnsi="Times New Roman" w:cs="Times New Roman"/>
        </w:rPr>
        <w:tab/>
        <w:t xml:space="preserve">Conners ME, Hollowed AB, Brown E. Retrospective analysis of Bering Sea bottom trawl surveys: regime shift and ecosystem reorganization. Prog Oceanogr. 2002 Oct 1;55(1):209–22. </w:t>
      </w:r>
    </w:p>
    <w:p w14:paraId="1A654F6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7. </w:t>
      </w:r>
      <w:r w:rsidRPr="00181CC3">
        <w:rPr>
          <w:rFonts w:ascii="Times New Roman" w:hAnsi="Times New Roman" w:cs="Times New Roman"/>
        </w:rPr>
        <w:tab/>
        <w:t xml:space="preserve">Szuwalski CS, Punt AE. Regime shifts and recruitment dynamics of snow crab, Chionoecetes opilio, in the eastern Bering Sea. Fish Oceanogr. 2013 Sep 1;22(5):345–54. </w:t>
      </w:r>
    </w:p>
    <w:p w14:paraId="3BA4C0A5"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8. </w:t>
      </w:r>
      <w:r w:rsidRPr="00181CC3">
        <w:rPr>
          <w:rFonts w:ascii="Times New Roman" w:hAnsi="Times New Roman" w:cs="Times New Roman"/>
        </w:rPr>
        <w:tab/>
        <w:t xml:space="preserve">Thorson JT, Hicks AC, Methot RD. Random effect estimation of time-varying factors in Stock Synthesis. ICES J Mar Sci J Cons. 2015 Jan 1;72(1):178–85. </w:t>
      </w:r>
    </w:p>
    <w:p w14:paraId="3A7F4EB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9. </w:t>
      </w:r>
      <w:r w:rsidRPr="00181CC3">
        <w:rPr>
          <w:rFonts w:ascii="Times New Roman" w:hAnsi="Times New Roman" w:cs="Times New Roman"/>
        </w:rPr>
        <w:tab/>
        <w:t xml:space="preserve">Webber DN, Thorson JT. Variation in growth among individuals and over time: A case study and simulation experiment involving tagged Antarctic toothfish. Fish Res. 2016 Aug;180:67–76. </w:t>
      </w:r>
    </w:p>
    <w:p w14:paraId="40FA7A1F"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0. </w:t>
      </w:r>
      <w:r w:rsidRPr="00181CC3">
        <w:rPr>
          <w:rFonts w:ascii="Times New Roman" w:hAnsi="Times New Roman" w:cs="Times New Roman"/>
        </w:rPr>
        <w:tab/>
        <w:t>Lee Q, Thorson JT, Gertseva VV, Punt AE. The benefits and risks of incorporating climate-driven growth variation into stock assessment models, with application to Splitnose Rockfish (Sebastes diploproa). ICES J Mar Sci [Internet]. 2017 Aug 22 [cited 2017 Oct 4]; Available from: https://academic.oup.com/icesjms/article/doi/10.1093/icesjms/fsx147/4091482/The-benefits-and-risks-of-incorporating-climate</w:t>
      </w:r>
    </w:p>
    <w:p w14:paraId="642BDC5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1. </w:t>
      </w:r>
      <w:r w:rsidRPr="00181CC3">
        <w:rPr>
          <w:rFonts w:ascii="Times New Roman" w:hAnsi="Times New Roman" w:cs="Times New Roman"/>
        </w:rPr>
        <w:tab/>
        <w:t xml:space="preserve">Mueter FJ, Bond NA, Ianelli JN, Hollowed AB. Expected declines in recruitment of walleye pollock (Theragra chalcogramma) in the eastern Bering Sea under future climate change. ICES J Mar Sci. 2011 Jul 1;68(6):1284–96. </w:t>
      </w:r>
    </w:p>
    <w:p w14:paraId="01B0D0B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2. </w:t>
      </w:r>
      <w:r w:rsidRPr="00181CC3">
        <w:rPr>
          <w:rFonts w:ascii="Times New Roman" w:hAnsi="Times New Roman" w:cs="Times New Roman"/>
        </w:rPr>
        <w:tab/>
        <w:t xml:space="preserve">Thorson JT. Spatio-temporal variation in fish condition is not consistently explained by density, temperature, or season for California Current groundfishes. Mar Ecol Prog Ser. 2015;526:101–112. </w:t>
      </w:r>
    </w:p>
    <w:p w14:paraId="7743F7E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3. </w:t>
      </w:r>
      <w:r w:rsidRPr="00181CC3">
        <w:rPr>
          <w:rFonts w:ascii="Times New Roman" w:hAnsi="Times New Roman" w:cs="Times New Roman"/>
        </w:rPr>
        <w:tab/>
        <w:t xml:space="preserve">Holt CA, Punt AE. Incorporating climate information into rebuilding plans for overfished groundfish species of the U.S. west coast. Fish Res. 2009 Sep;100(1):57–67. </w:t>
      </w:r>
    </w:p>
    <w:p w14:paraId="05899F8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4. </w:t>
      </w:r>
      <w:r w:rsidRPr="00181CC3">
        <w:rPr>
          <w:rFonts w:ascii="Times New Roman" w:hAnsi="Times New Roman" w:cs="Times New Roman"/>
        </w:rPr>
        <w:tab/>
        <w:t xml:space="preserve">Szuwalski CS, Punt AE. Fisheries management for regime-based ecosystems: a management strategy evaluation for the snow crab fishery in the eastern Bering Sea. ICES J Mar Sci. 2013 Sep 1;70(5):955–67. </w:t>
      </w:r>
    </w:p>
    <w:p w14:paraId="0BB9C35B"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lastRenderedPageBreak/>
        <w:t xml:space="preserve">25. </w:t>
      </w:r>
      <w:r w:rsidRPr="00181CC3">
        <w:rPr>
          <w:rFonts w:ascii="Times New Roman" w:hAnsi="Times New Roman" w:cs="Times New Roman"/>
        </w:rPr>
        <w:tab/>
        <w:t xml:space="preserve">Szuwalski CS, Hollowed AB. Climate change and non-stationary population processes in fisheries management. ICES J Mar Sci. 2016 May 1;73(5):1297–305. </w:t>
      </w:r>
    </w:p>
    <w:p w14:paraId="70882E35"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6. </w:t>
      </w:r>
      <w:r w:rsidRPr="00181CC3">
        <w:rPr>
          <w:rFonts w:ascii="Times New Roman" w:hAnsi="Times New Roman" w:cs="Times New Roman"/>
        </w:rPr>
        <w:tab/>
        <w:t xml:space="preserve">Ianelli JN, Hollowed AB, Haynie AC, Mueter FJ, Bond NA. Evaluating management strategies for eastern Bering Sea walleye pollock (Theragra chalcogramma) in a changing environment. ICES J Mar Sci J Cons. 2011 Jul 1;68(6):1297–304. </w:t>
      </w:r>
    </w:p>
    <w:p w14:paraId="3361914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7. </w:t>
      </w:r>
      <w:r w:rsidRPr="00181CC3">
        <w:rPr>
          <w:rFonts w:ascii="Times New Roman" w:hAnsi="Times New Roman" w:cs="Times New Roman"/>
        </w:rPr>
        <w:tab/>
        <w:t xml:space="preserve">Ying Y, Chen Y, Lin L, Gao T. Risks of ignoring fish population spatial structure in fisheries management. Can J Fish Aquat Sci. 2011 Nov 25;68(12):2101–20. </w:t>
      </w:r>
    </w:p>
    <w:p w14:paraId="410F2B8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8. </w:t>
      </w:r>
      <w:r w:rsidRPr="00181CC3">
        <w:rPr>
          <w:rFonts w:ascii="Times New Roman" w:hAnsi="Times New Roman" w:cs="Times New Roman"/>
        </w:rPr>
        <w:tab/>
        <w:t>R Core Team. R: A language and environment for statistical computing. [Internet]. Vienna, Austria: R Foundation for Statistical Computing; 2017. Available from: https://www.R-project.org/</w:t>
      </w:r>
    </w:p>
    <w:p w14:paraId="7E05D8F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9. </w:t>
      </w:r>
      <w:r w:rsidRPr="00181CC3">
        <w:rPr>
          <w:rFonts w:ascii="Times New Roman" w:hAnsi="Times New Roman" w:cs="Times New Roman"/>
        </w:rPr>
        <w:tab/>
        <w:t xml:space="preserve">Fournier DA, Skaug HJ, Ancheta J, Ianelli J, Magnusson A, Maunder MN, et al. AD Model Builder: using automatic differentiation for statistical inference of highly parameterized complex nonlinear models. Optim Methods Softw. 2012 Apr 1;27(2):233–49. </w:t>
      </w:r>
    </w:p>
    <w:p w14:paraId="416196C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0. </w:t>
      </w:r>
      <w:r w:rsidRPr="00181CC3">
        <w:rPr>
          <w:rFonts w:ascii="Times New Roman" w:hAnsi="Times New Roman" w:cs="Times New Roman"/>
        </w:rPr>
        <w:tab/>
        <w:t xml:space="preserve">Anderson SC, Monnahan CC, Johnson KF, Ono K, Valero JL. ss3sim: An R Package for Fisheries Stock Assessment Simulation with Stock Synthesis. PLOS ONE. 2014 Apr 3;9(4):e92725. </w:t>
      </w:r>
    </w:p>
    <w:p w14:paraId="57E16345"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1. </w:t>
      </w:r>
      <w:r w:rsidRPr="00181CC3">
        <w:rPr>
          <w:rFonts w:ascii="Times New Roman" w:hAnsi="Times New Roman" w:cs="Times New Roman"/>
        </w:rPr>
        <w:tab/>
        <w:t xml:space="preserve">Clark WG. Groundfish Exploitation Rates Based on Life History Parameters. Can J Fish Aquat Sci. 1991 May 1;48(5):734–50. </w:t>
      </w:r>
    </w:p>
    <w:p w14:paraId="7CAA434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2. </w:t>
      </w:r>
      <w:r w:rsidRPr="00181CC3">
        <w:rPr>
          <w:rFonts w:ascii="Times New Roman" w:hAnsi="Times New Roman" w:cs="Times New Roman"/>
        </w:rPr>
        <w:tab/>
        <w:t>NPFMC (North Pacific Fishery Management Council), NMFS (National Marine Fisheries Service). Amendment 24  To the Fishery Management Plan for Bering Sea/Aleutian Islands King and Tanner Crabs [Internet]. Anchorage, AK, USA: North Pacific Fishery Management Council; 2007 p. 10. Available from: https://alaskafisheries.noaa.gov/sites/default/files/KTCamd24.pdf</w:t>
      </w:r>
    </w:p>
    <w:p w14:paraId="2AE2F1C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3. </w:t>
      </w:r>
      <w:r w:rsidRPr="00181CC3">
        <w:rPr>
          <w:rFonts w:ascii="Times New Roman" w:hAnsi="Times New Roman" w:cs="Times New Roman"/>
        </w:rPr>
        <w:tab/>
        <w:t xml:space="preserve">Hurtado-Ferro F, Szuwalski CS, Valero JL, Anderson SC, Cunningham CJ, Johnson KF, et al. Looking in the rear-view mirror: bias and retrospective patterns in integrated, age-structured stock assessment models. ICES J Mar Sci. 2015 Jan 1;72(1):99–110. </w:t>
      </w:r>
    </w:p>
    <w:p w14:paraId="5F61243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4. </w:t>
      </w:r>
      <w:r w:rsidRPr="00181CC3">
        <w:rPr>
          <w:rFonts w:ascii="Times New Roman" w:hAnsi="Times New Roman" w:cs="Times New Roman"/>
        </w:rPr>
        <w:tab/>
        <w:t xml:space="preserve">Ricker WE. Computation and Interpretation of Biological Statistics of Fish Populations. Bull Fish Res Board Can. 1975;191:382. </w:t>
      </w:r>
    </w:p>
    <w:p w14:paraId="2CB67D03"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5. </w:t>
      </w:r>
      <w:r w:rsidRPr="00181CC3">
        <w:rPr>
          <w:rFonts w:ascii="Times New Roman" w:hAnsi="Times New Roman" w:cs="Times New Roman"/>
        </w:rPr>
        <w:tab/>
        <w:t xml:space="preserve">Polacheck T, Hilborn R, Punt AE. Fitting Surplus Production Models: Comparing Methods and Measuring Uncertainty. Can J Fish Aquat Sci. 1993 Dec 1;50(12):2597–607. </w:t>
      </w:r>
    </w:p>
    <w:p w14:paraId="6FE6B6A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6. </w:t>
      </w:r>
      <w:r w:rsidRPr="00181CC3">
        <w:rPr>
          <w:rFonts w:ascii="Times New Roman" w:hAnsi="Times New Roman" w:cs="Times New Roman"/>
        </w:rPr>
        <w:tab/>
        <w:t xml:space="preserve">Schaefer MB. Some aspects of the dynamics of populations important to the management of the commercial marine fisheries. Inter-Am Trop Tuna Comm Bull. 1954;1(2):23–56. </w:t>
      </w:r>
    </w:p>
    <w:p w14:paraId="00FAFBD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7. </w:t>
      </w:r>
      <w:r w:rsidRPr="00181CC3">
        <w:rPr>
          <w:rFonts w:ascii="Times New Roman" w:hAnsi="Times New Roman" w:cs="Times New Roman"/>
        </w:rPr>
        <w:tab/>
        <w:t xml:space="preserve">Walters CJ. A Generalized Computer Simulation Model for Fish Population Studies. Trans Am Fish Soc. 1969 Jul 1;98(3):505–12. </w:t>
      </w:r>
    </w:p>
    <w:p w14:paraId="379C3DA6"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lastRenderedPageBreak/>
        <w:t xml:space="preserve">38. </w:t>
      </w:r>
      <w:r w:rsidRPr="00181CC3">
        <w:rPr>
          <w:rFonts w:ascii="Times New Roman" w:hAnsi="Times New Roman" w:cs="Times New Roman"/>
        </w:rPr>
        <w:tab/>
        <w:t xml:space="preserve">Lawson TA, Hilborn R. Equilibrium Yields and Yield Isopleths from a General Age-Structured Model of Harvested Populations. Can J Fish Aquat Sci. 1985 Nov 1;42(11):1766–71. </w:t>
      </w:r>
    </w:p>
    <w:p w14:paraId="7FF5DB46"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9. </w:t>
      </w:r>
      <w:r w:rsidRPr="00181CC3">
        <w:rPr>
          <w:rFonts w:ascii="Times New Roman" w:hAnsi="Times New Roman" w:cs="Times New Roman"/>
        </w:rPr>
        <w:tab/>
        <w:t xml:space="preserve">Fournier D, Archibald CP. A General Theory for Analyzing Catch at Age Data. Can J Fish Aquat Sci. 1982 Aug 1;39(8):1195–207. </w:t>
      </w:r>
    </w:p>
    <w:p w14:paraId="15EA0D2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0. </w:t>
      </w:r>
      <w:r w:rsidRPr="00181CC3">
        <w:rPr>
          <w:rFonts w:ascii="Times New Roman" w:hAnsi="Times New Roman" w:cs="Times New Roman"/>
        </w:rPr>
        <w:tab/>
        <w:t xml:space="preserve">Maunder MN, Punt AE. A review of integrated analysis in fisheries stock assessment. Fish Res. 2013 May;142:61–74. </w:t>
      </w:r>
    </w:p>
    <w:p w14:paraId="4F0793C4"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1. </w:t>
      </w:r>
      <w:r w:rsidRPr="00181CC3">
        <w:rPr>
          <w:rFonts w:ascii="Times New Roman" w:hAnsi="Times New Roman" w:cs="Times New Roman"/>
        </w:rPr>
        <w:tab/>
        <w:t xml:space="preserve">ICES. Report on the Classification of Stock Assessment methods developed by SISAM. 2012 p. 1–15. (ICES CM 2012/ACOM/SCICOM:01). </w:t>
      </w:r>
    </w:p>
    <w:p w14:paraId="70BCB70B"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2. </w:t>
      </w:r>
      <w:r w:rsidRPr="00181CC3">
        <w:rPr>
          <w:rFonts w:ascii="Times New Roman" w:hAnsi="Times New Roman" w:cs="Times New Roman"/>
        </w:rPr>
        <w:tab/>
        <w:t xml:space="preserve">Butterworth DS, Rademeyer RA. Statistical catch-at-age analysis vs. ADAPT-VPA: the case of Gulf of Maine cod. ICES J Mar Sci. 2008 Dec 1;65(9):1717–32. </w:t>
      </w:r>
    </w:p>
    <w:p w14:paraId="12C70FF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3. </w:t>
      </w:r>
      <w:r w:rsidRPr="00181CC3">
        <w:rPr>
          <w:rFonts w:ascii="Times New Roman" w:hAnsi="Times New Roman" w:cs="Times New Roman"/>
        </w:rPr>
        <w:tab/>
        <w:t xml:space="preserve">Punt AE, Smith ADM, Cui G. Evaluation of management tools for Australia’s South East Fishery.2. How well can management quantities be estimated? Mar Freshw Res. 2002;53(3):631–44. </w:t>
      </w:r>
    </w:p>
    <w:p w14:paraId="79BC5104"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4. </w:t>
      </w:r>
      <w:r w:rsidRPr="00181CC3">
        <w:rPr>
          <w:rFonts w:ascii="Times New Roman" w:hAnsi="Times New Roman" w:cs="Times New Roman"/>
        </w:rPr>
        <w:tab/>
        <w:t xml:space="preserve">Radomski P, Bence JR, Quinn II TJ. Comparison of virtual population analysis and statistical kill-at-age analysis for a recreational, kill-dominated fishery. Can J Fish Aquat Sci. 2005 Feb 1;62(2):436–52. </w:t>
      </w:r>
    </w:p>
    <w:p w14:paraId="487D01EF"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5. </w:t>
      </w:r>
      <w:r w:rsidRPr="00181CC3">
        <w:rPr>
          <w:rFonts w:ascii="Times New Roman" w:hAnsi="Times New Roman" w:cs="Times New Roman"/>
        </w:rPr>
        <w:tab/>
        <w:t xml:space="preserve">Johnson KF, Monnahan CC, McGilliard CR, Vert-pre KA, Anderson SC, Cunningham CJ, et al. Time-varying natural mortality in fisheries stock assessment models: identifying a default approach. ICES J Mar Sci J Cons. 2014 Apr 9;fsu055. </w:t>
      </w:r>
    </w:p>
    <w:p w14:paraId="7EC014D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6. </w:t>
      </w:r>
      <w:r w:rsidRPr="00181CC3">
        <w:rPr>
          <w:rFonts w:ascii="Times New Roman" w:hAnsi="Times New Roman" w:cs="Times New Roman"/>
        </w:rPr>
        <w:tab/>
        <w:t>Szuwalski CS, Ianelli JN, Punt AE. Reducing retrospective patterns in stock assessment and impacts on management performance. ICES J Mar Sci [Internet]. 2017 Sep 6 [cited 2017 Sep 12]; Available from: https://academic.oup.com/icesjms/article/doi/10.1093/icesjms/fsx159/4106929/Reducing-retrospective-patterns-in-stock</w:t>
      </w:r>
    </w:p>
    <w:p w14:paraId="29ECBFAC"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7. </w:t>
      </w:r>
      <w:r w:rsidRPr="00181CC3">
        <w:rPr>
          <w:rFonts w:ascii="Times New Roman" w:hAnsi="Times New Roman" w:cs="Times New Roman"/>
        </w:rPr>
        <w:tab/>
        <w:t xml:space="preserve">Mohn R. The retrospective problem in sequential population analysis: An investigation using cod fishery and simulated data. ICES J Mar Sci. 1999 Aug 1;56(4):473–88. </w:t>
      </w:r>
    </w:p>
    <w:p w14:paraId="7A81E041"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8. </w:t>
      </w:r>
      <w:r w:rsidRPr="00181CC3">
        <w:rPr>
          <w:rFonts w:ascii="Times New Roman" w:hAnsi="Times New Roman" w:cs="Times New Roman"/>
        </w:rPr>
        <w:tab/>
        <w:t xml:space="preserve">Clark WG, Hare SR. Assessment of the Pacific halibut stock at the end of 2007. Int Pac Halibut Comm Rep Assess Res Act. 2008;2007:117–203. </w:t>
      </w:r>
    </w:p>
    <w:p w14:paraId="6385155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9. </w:t>
      </w:r>
      <w:r w:rsidRPr="00181CC3">
        <w:rPr>
          <w:rFonts w:ascii="Times New Roman" w:hAnsi="Times New Roman" w:cs="Times New Roman"/>
        </w:rPr>
        <w:tab/>
        <w:t xml:space="preserve">Valero JL. Harvest policy considerations on retrospective bias and biomass projections. Int Pac Halibut Comm Rep Assess Res Act 2011. 2012;311–329. </w:t>
      </w:r>
    </w:p>
    <w:p w14:paraId="1F847468" w14:textId="685C5DA2" w:rsidR="009F52F7" w:rsidRPr="00341704" w:rsidRDefault="00E02147" w:rsidP="00BC3D72">
      <w:pPr>
        <w:jc w:val="both"/>
        <w:rPr>
          <w:rFonts w:ascii="Times New Roman" w:hAnsi="Times New Roman" w:cs="Times New Roman"/>
        </w:rPr>
      </w:pPr>
      <w:r w:rsidRPr="00341704">
        <w:rPr>
          <w:rFonts w:ascii="Times New Roman" w:hAnsi="Times New Roman" w:cs="Times New Roman"/>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3DC1B040" w14:textId="3DA8EC74" w:rsidR="008F738E" w:rsidRDefault="008F738E" w:rsidP="0069352B">
      <w:pPr>
        <w:jc w:val="both"/>
        <w:outlineLvl w:val="0"/>
        <w:rPr>
          <w:rFonts w:ascii="Times New Roman" w:hAnsi="Times New Roman" w:cs="Times New Roman"/>
        </w:rPr>
      </w:pPr>
    </w:p>
    <w:p w14:paraId="11C16F63" w14:textId="16D1C732" w:rsidR="008F738E" w:rsidRDefault="008F738E" w:rsidP="008F738E">
      <w:pPr>
        <w:jc w:val="both"/>
        <w:rPr>
          <w:rFonts w:ascii="Times New Roman" w:hAnsi="Times New Roman" w:cs="Times New Roman"/>
          <w:noProof/>
        </w:rPr>
      </w:pPr>
    </w:p>
    <w:p w14:paraId="44DAD912" w14:textId="77777777" w:rsidR="008F738E" w:rsidRDefault="008F738E" w:rsidP="008F738E">
      <w:pPr>
        <w:jc w:val="both"/>
        <w:rPr>
          <w:rFonts w:ascii="Times New Roman" w:hAnsi="Times New Roman" w:cs="Times New Roman"/>
          <w:noProof/>
        </w:rPr>
      </w:pPr>
      <w:r>
        <w:rPr>
          <w:rFonts w:ascii="Times New Roman" w:hAnsi="Times New Roman" w:cs="Times New Roman"/>
          <w:noProof/>
        </w:rPr>
        <w:lastRenderedPageBreak/>
        <w:t>Figure 1. Flow chart representing the flow of information through a management strategy evaluation in GeMS.</w:t>
      </w:r>
    </w:p>
    <w:p w14:paraId="1A0DE259" w14:textId="32974681" w:rsidR="008F738E" w:rsidRPr="00341704" w:rsidRDefault="008F738E" w:rsidP="008F738E">
      <w:pPr>
        <w:jc w:val="both"/>
        <w:rPr>
          <w:rFonts w:ascii="Times New Roman" w:hAnsi="Times New Roman" w:cs="Times New Roman"/>
        </w:rPr>
      </w:pPr>
    </w:p>
    <w:p w14:paraId="21B142D5" w14:textId="4BE0F507" w:rsidR="008F738E"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2</w:t>
      </w:r>
      <w:r w:rsidRPr="00341704">
        <w:rPr>
          <w:rFonts w:ascii="Times New Roman" w:hAnsi="Times New Roman" w:cs="Times New Roman"/>
        </w:rPr>
        <w:t>.</w:t>
      </w:r>
      <w:r>
        <w:rPr>
          <w:rFonts w:ascii="Times New Roman" w:hAnsi="Times New Roman" w:cs="Times New Roman"/>
        </w:rPr>
        <w:t xml:space="preserve"> A comparison of the fits to biomass and estimated catch recommendations from a production model applied to simulated populations with </w:t>
      </w:r>
      <w:r w:rsidR="00E94916">
        <w:rPr>
          <w:rFonts w:ascii="Times New Roman" w:hAnsi="Times New Roman" w:cs="Times New Roman"/>
        </w:rPr>
        <w:t>low</w:t>
      </w:r>
      <w:r>
        <w:rPr>
          <w:rFonts w:ascii="Times New Roman" w:hAnsi="Times New Roman" w:cs="Times New Roman"/>
        </w:rPr>
        <w:t xml:space="preserve">, medium, and </w:t>
      </w:r>
      <w:r w:rsidR="00E94916">
        <w:rPr>
          <w:rFonts w:ascii="Times New Roman" w:hAnsi="Times New Roman" w:cs="Times New Roman"/>
        </w:rPr>
        <w:t>high</w:t>
      </w:r>
      <w:r>
        <w:rPr>
          <w:rFonts w:ascii="Times New Roman" w:hAnsi="Times New Roman" w:cs="Times New Roman"/>
        </w:rPr>
        <w:t xml:space="preserve"> productivity (i.e. steepness equals 0.</w:t>
      </w:r>
      <w:r w:rsidR="00E94916">
        <w:rPr>
          <w:rFonts w:ascii="Times New Roman" w:hAnsi="Times New Roman" w:cs="Times New Roman"/>
        </w:rPr>
        <w:t>4</w:t>
      </w:r>
      <w:r>
        <w:rPr>
          <w:rFonts w:ascii="Times New Roman" w:hAnsi="Times New Roman" w:cs="Times New Roman"/>
        </w:rPr>
        <w:t>, 0.65, 0.</w:t>
      </w:r>
      <w:r w:rsidR="00E94916">
        <w:rPr>
          <w:rFonts w:ascii="Times New Roman" w:hAnsi="Times New Roman" w:cs="Times New Roman"/>
        </w:rPr>
        <w:t>8</w:t>
      </w:r>
      <w:r>
        <w:rPr>
          <w:rFonts w:ascii="Times New Roman" w:hAnsi="Times New Roman" w:cs="Times New Roman"/>
        </w:rPr>
        <w:t xml:space="preserve"> in the stock</w:t>
      </w:r>
      <w:r w:rsidR="00BC469B">
        <w:rPr>
          <w:rFonts w:ascii="Times New Roman" w:hAnsi="Times New Roman" w:cs="Times New Roman"/>
        </w:rPr>
        <w:t>-</w:t>
      </w:r>
      <w:r>
        <w:rPr>
          <w:rFonts w:ascii="Times New Roman" w:hAnsi="Times New Roman" w:cs="Times New Roman"/>
        </w:rPr>
        <w:t xml:space="preserve">recruit relationship). </w:t>
      </w:r>
    </w:p>
    <w:p w14:paraId="285D9855" w14:textId="77777777" w:rsidR="008F738E" w:rsidRPr="00341704" w:rsidRDefault="008F738E" w:rsidP="008F738E">
      <w:pPr>
        <w:jc w:val="both"/>
        <w:rPr>
          <w:rFonts w:ascii="Times New Roman" w:hAnsi="Times New Roman" w:cs="Times New Roman"/>
        </w:rPr>
      </w:pPr>
    </w:p>
    <w:p w14:paraId="68D71E75" w14:textId="47579BE9"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3</w:t>
      </w:r>
      <w:r w:rsidRPr="00341704">
        <w:rPr>
          <w:rFonts w:ascii="Times New Roman" w:hAnsi="Times New Roman" w:cs="Times New Roman"/>
        </w:rPr>
        <w:t xml:space="preserve">. </w:t>
      </w:r>
      <w:r>
        <w:rPr>
          <w:rFonts w:ascii="Times New Roman" w:hAnsi="Times New Roman" w:cs="Times New Roman"/>
        </w:rPr>
        <w:t xml:space="preserve">Relative error in estimated target biomasses and target fishing mortalities in each year of the projection period from a production model applied to simulated populations with </w:t>
      </w:r>
      <w:r w:rsidR="00E94916">
        <w:rPr>
          <w:rFonts w:ascii="Times New Roman" w:hAnsi="Times New Roman" w:cs="Times New Roman"/>
        </w:rPr>
        <w:t>low, medium, and high</w:t>
      </w:r>
      <w:r>
        <w:rPr>
          <w:rFonts w:ascii="Times New Roman" w:hAnsi="Times New Roman" w:cs="Times New Roman"/>
        </w:rPr>
        <w:t xml:space="preserve"> productivity (i.e. steepness equals 0.</w:t>
      </w:r>
      <w:r w:rsidR="00E94916">
        <w:rPr>
          <w:rFonts w:ascii="Times New Roman" w:hAnsi="Times New Roman" w:cs="Times New Roman"/>
        </w:rPr>
        <w:t>4</w:t>
      </w:r>
      <w:r>
        <w:rPr>
          <w:rFonts w:ascii="Times New Roman" w:hAnsi="Times New Roman" w:cs="Times New Roman"/>
        </w:rPr>
        <w:t>, 0.65, 0.</w:t>
      </w:r>
      <w:r w:rsidR="00E94916">
        <w:rPr>
          <w:rFonts w:ascii="Times New Roman" w:hAnsi="Times New Roman" w:cs="Times New Roman"/>
        </w:rPr>
        <w:t>8</w:t>
      </w:r>
      <w:r>
        <w:rPr>
          <w:rFonts w:ascii="Times New Roman" w:hAnsi="Times New Roman" w:cs="Times New Roman"/>
        </w:rPr>
        <w:t xml:space="preserve"> in the stock</w:t>
      </w:r>
      <w:r w:rsidR="00DE060F">
        <w:rPr>
          <w:rFonts w:ascii="Times New Roman" w:hAnsi="Times New Roman" w:cs="Times New Roman"/>
        </w:rPr>
        <w:t>-</w:t>
      </w:r>
      <w:r>
        <w:rPr>
          <w:rFonts w:ascii="Times New Roman" w:hAnsi="Times New Roman" w:cs="Times New Roman"/>
        </w:rPr>
        <w:t xml:space="preserve">recruit relationship). </w:t>
      </w:r>
    </w:p>
    <w:p w14:paraId="4F1D1CCF" w14:textId="3B0C09BD" w:rsidR="008F738E" w:rsidRPr="00341704" w:rsidRDefault="008F738E" w:rsidP="008F738E">
      <w:pPr>
        <w:jc w:val="center"/>
        <w:rPr>
          <w:rFonts w:ascii="Times New Roman" w:hAnsi="Times New Roman" w:cs="Times New Roman"/>
        </w:rPr>
      </w:pPr>
    </w:p>
    <w:p w14:paraId="2AE7151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4</w:t>
      </w:r>
      <w:r w:rsidRPr="00341704">
        <w:rPr>
          <w:rFonts w:ascii="Times New Roman" w:hAnsi="Times New Roman" w:cs="Times New Roman"/>
        </w:rPr>
        <w:t>.</w:t>
      </w:r>
      <w:r>
        <w:rPr>
          <w:rFonts w:ascii="Times New Roman" w:hAnsi="Times New Roman" w:cs="Times New Roman"/>
        </w:rPr>
        <w:t xml:space="preserve"> Standard output describing the life history processes in the operating model. In this case, only natural mortality varies over time, but all processes have the capacity to change.</w:t>
      </w:r>
    </w:p>
    <w:p w14:paraId="43267F5F" w14:textId="30805C50" w:rsidR="008F738E" w:rsidRDefault="008F738E" w:rsidP="008F738E">
      <w:pPr>
        <w:jc w:val="center"/>
        <w:rPr>
          <w:rFonts w:ascii="Times New Roman" w:hAnsi="Times New Roman" w:cs="Times New Roman"/>
        </w:rPr>
      </w:pPr>
    </w:p>
    <w:p w14:paraId="36F13A8D" w14:textId="4F5A1BB1" w:rsidR="008F738E" w:rsidRPr="00341704" w:rsidRDefault="008F738E" w:rsidP="008F738E">
      <w:pPr>
        <w:jc w:val="both"/>
        <w:rPr>
          <w:rFonts w:ascii="Times New Roman" w:hAnsi="Times New Roman" w:cs="Times New Roman"/>
        </w:rPr>
      </w:pPr>
      <w:r>
        <w:rPr>
          <w:rFonts w:ascii="Times New Roman" w:hAnsi="Times New Roman" w:cs="Times New Roman"/>
        </w:rPr>
        <w:t>Figure 5.</w:t>
      </w:r>
      <w:r w:rsidRPr="00DE2DB3">
        <w:rPr>
          <w:rFonts w:ascii="Times New Roman" w:hAnsi="Times New Roman" w:cs="Times New Roman"/>
        </w:rPr>
        <w:t xml:space="preserve"> </w:t>
      </w:r>
      <w:r>
        <w:rPr>
          <w:rFonts w:ascii="Times New Roman" w:hAnsi="Times New Roman" w:cs="Times New Roman"/>
        </w:rPr>
        <w:t xml:space="preserve">A comparison of the estimated management quantities from </w:t>
      </w:r>
      <w:r w:rsidR="00E55DB6">
        <w:rPr>
          <w:rFonts w:ascii="Times New Roman" w:hAnsi="Times New Roman" w:cs="Times New Roman"/>
        </w:rPr>
        <w:t xml:space="preserve">three </w:t>
      </w:r>
      <w:r>
        <w:rPr>
          <w:rFonts w:ascii="Times New Roman" w:hAnsi="Times New Roman" w:cs="Times New Roman"/>
        </w:rPr>
        <w:t xml:space="preserve">age-structured assessment methods.  </w:t>
      </w:r>
      <w:r w:rsidR="00F15CDF">
        <w:rPr>
          <w:rFonts w:ascii="Times New Roman" w:hAnsi="Times New Roman" w:cs="Times New Roman"/>
        </w:rPr>
        <w:t xml:space="preserve">“Constant M” is an assessment method that fixes natural mortality at a single value applied to an operating model in which natural mortality is constant over time. </w:t>
      </w:r>
      <w:r>
        <w:rPr>
          <w:rFonts w:ascii="Times New Roman" w:hAnsi="Times New Roman" w:cs="Times New Roman"/>
        </w:rPr>
        <w:t>“</w:t>
      </w:r>
      <w:r w:rsidR="00F15CDF">
        <w:rPr>
          <w:rFonts w:ascii="Times New Roman" w:hAnsi="Times New Roman" w:cs="Times New Roman"/>
        </w:rPr>
        <w:t>Fixed</w:t>
      </w:r>
      <w:r w:rsidR="000248F0">
        <w:rPr>
          <w:rFonts w:ascii="Times New Roman" w:hAnsi="Times New Roman" w:cs="Times New Roman"/>
        </w:rPr>
        <w:t xml:space="preserve"> M</w:t>
      </w:r>
      <w:r>
        <w:rPr>
          <w:rFonts w:ascii="Times New Roman" w:hAnsi="Times New Roman" w:cs="Times New Roman"/>
        </w:rPr>
        <w:t>” is an assessment method that fixes natural mortality at a single value applied to an operating model in which natural mortality varies over time. “</w:t>
      </w:r>
      <w:r w:rsidR="00F15CDF">
        <w:rPr>
          <w:rFonts w:ascii="Times New Roman" w:hAnsi="Times New Roman" w:cs="Times New Roman"/>
        </w:rPr>
        <w:t>Estimat</w:t>
      </w:r>
      <w:r w:rsidR="000248F0">
        <w:rPr>
          <w:rFonts w:ascii="Times New Roman" w:hAnsi="Times New Roman" w:cs="Times New Roman"/>
        </w:rPr>
        <w:t>ed M</w:t>
      </w:r>
      <w:r>
        <w:rPr>
          <w:rFonts w:ascii="Times New Roman" w:hAnsi="Times New Roman" w:cs="Times New Roman"/>
        </w:rPr>
        <w:t xml:space="preserve">” is an assessment method that estimates a time-varying natural mortality applied to an operating model in which natural mortality varies over time. </w:t>
      </w:r>
    </w:p>
    <w:p w14:paraId="5F60014C" w14:textId="77777777" w:rsidR="008F738E" w:rsidRDefault="008F738E" w:rsidP="008F738E">
      <w:pPr>
        <w:jc w:val="both"/>
        <w:rPr>
          <w:rFonts w:ascii="Times New Roman" w:hAnsi="Times New Roman" w:cs="Times New Roman"/>
        </w:rPr>
      </w:pPr>
    </w:p>
    <w:p w14:paraId="0FA4AD9B" w14:textId="4290E353"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6</w:t>
      </w:r>
      <w:r w:rsidRPr="00341704">
        <w:rPr>
          <w:rFonts w:ascii="Times New Roman" w:hAnsi="Times New Roman" w:cs="Times New Roman"/>
        </w:rPr>
        <w:t>.</w:t>
      </w:r>
      <w:r>
        <w:rPr>
          <w:rFonts w:ascii="Times New Roman" w:hAnsi="Times New Roman" w:cs="Times New Roman"/>
        </w:rPr>
        <w:t xml:space="preserve">  A comparison of the estimated population processes from </w:t>
      </w:r>
      <w:r w:rsidR="00E55DB6">
        <w:rPr>
          <w:rFonts w:ascii="Times New Roman" w:hAnsi="Times New Roman" w:cs="Times New Roman"/>
        </w:rPr>
        <w:t>two</w:t>
      </w:r>
      <w:r>
        <w:rPr>
          <w:rFonts w:ascii="Times New Roman" w:hAnsi="Times New Roman" w:cs="Times New Roman"/>
        </w:rPr>
        <w:t xml:space="preserve"> age-structured assessment methods applied to an operating model in which natural mortality varies over time.  “</w:t>
      </w:r>
      <w:r w:rsidR="008E5768">
        <w:rPr>
          <w:rFonts w:ascii="Times New Roman" w:hAnsi="Times New Roman" w:cs="Times New Roman"/>
        </w:rPr>
        <w:t>Fixed M</w:t>
      </w:r>
      <w:r>
        <w:rPr>
          <w:rFonts w:ascii="Times New Roman" w:hAnsi="Times New Roman" w:cs="Times New Roman"/>
        </w:rPr>
        <w:t>” is an assessment method that fixes natural mortality at a single value; “</w:t>
      </w:r>
      <w:r w:rsidR="008E5768">
        <w:rPr>
          <w:rFonts w:ascii="Times New Roman" w:hAnsi="Times New Roman" w:cs="Times New Roman"/>
        </w:rPr>
        <w:t>Estimated M</w:t>
      </w:r>
      <w:r>
        <w:rPr>
          <w:rFonts w:ascii="Times New Roman" w:hAnsi="Times New Roman" w:cs="Times New Roman"/>
        </w:rPr>
        <w:t>” is an assessment method that estimates a time-varying natural mortality.</w:t>
      </w:r>
    </w:p>
    <w:p w14:paraId="5356DE9F" w14:textId="1F7DA29B" w:rsidR="008E1C69" w:rsidRPr="00341704" w:rsidRDefault="008E1C69" w:rsidP="008F738E">
      <w:pPr>
        <w:jc w:val="both"/>
        <w:outlineLvl w:val="0"/>
        <w:rPr>
          <w:rFonts w:ascii="Times New Roman" w:hAnsi="Times New Roman" w:cs="Times New Roman"/>
        </w:rPr>
      </w:pPr>
    </w:p>
    <w:sectPr w:rsidR="008E1C69" w:rsidRPr="00341704" w:rsidSect="001C5502">
      <w:pgSz w:w="12240" w:h="15840"/>
      <w:pgMar w:top="1440" w:right="1440" w:bottom="1440" w:left="1440" w:header="720" w:footer="720" w:gutter="0"/>
      <w:lnNumType w:countBy="1" w:restart="continuous"/>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5BEDF7" w14:textId="77777777" w:rsidR="00D96AEF" w:rsidRDefault="00D96AEF" w:rsidP="008453A4">
      <w:r>
        <w:separator/>
      </w:r>
    </w:p>
  </w:endnote>
  <w:endnote w:type="continuationSeparator" w:id="0">
    <w:p w14:paraId="75ACF6C9" w14:textId="77777777" w:rsidR="00D96AEF" w:rsidRDefault="00D96AEF" w:rsidP="008453A4">
      <w:r>
        <w:continuationSeparator/>
      </w:r>
    </w:p>
  </w:endnote>
  <w:endnote w:type="continuationNotice" w:id="1">
    <w:p w14:paraId="00FB6313" w14:textId="77777777" w:rsidR="00D96AEF" w:rsidRDefault="00D96A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18A347" w14:textId="77777777" w:rsidR="00D96AEF" w:rsidRDefault="00D96AEF" w:rsidP="008453A4">
      <w:r>
        <w:separator/>
      </w:r>
    </w:p>
  </w:footnote>
  <w:footnote w:type="continuationSeparator" w:id="0">
    <w:p w14:paraId="006C593D" w14:textId="77777777" w:rsidR="00D96AEF" w:rsidRDefault="00D96AEF" w:rsidP="008453A4">
      <w:r>
        <w:continuationSeparator/>
      </w:r>
    </w:p>
  </w:footnote>
  <w:footnote w:type="continuationNotice" w:id="1">
    <w:p w14:paraId="68D3C5C0" w14:textId="77777777" w:rsidR="00D96AEF" w:rsidRDefault="00D96AE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0390E36"/>
    <w:multiLevelType w:val="hybridMultilevel"/>
    <w:tmpl w:val="C1C65D18"/>
    <w:lvl w:ilvl="0" w:tplc="0B540D8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3"/>
  </w:num>
  <w:num w:numId="2">
    <w:abstractNumId w:val="5"/>
  </w:num>
  <w:num w:numId="3">
    <w:abstractNumId w:val="2"/>
  </w:num>
  <w:num w:numId="4">
    <w:abstractNumId w:val="6"/>
  </w:num>
  <w:num w:numId="5">
    <w:abstractNumId w:val="8"/>
  </w:num>
  <w:num w:numId="6">
    <w:abstractNumId w:val="7"/>
  </w:num>
  <w:num w:numId="7">
    <w:abstractNumId w:val="4"/>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09E5"/>
    <w:rsid w:val="00000707"/>
    <w:rsid w:val="0000474E"/>
    <w:rsid w:val="00004917"/>
    <w:rsid w:val="00006386"/>
    <w:rsid w:val="00007230"/>
    <w:rsid w:val="00016480"/>
    <w:rsid w:val="000171E0"/>
    <w:rsid w:val="000172C5"/>
    <w:rsid w:val="0002213C"/>
    <w:rsid w:val="000227A9"/>
    <w:rsid w:val="000248F0"/>
    <w:rsid w:val="00025242"/>
    <w:rsid w:val="00027E20"/>
    <w:rsid w:val="00030E20"/>
    <w:rsid w:val="0003111F"/>
    <w:rsid w:val="000314B1"/>
    <w:rsid w:val="000353BE"/>
    <w:rsid w:val="0004588D"/>
    <w:rsid w:val="000461C5"/>
    <w:rsid w:val="00053D24"/>
    <w:rsid w:val="00055365"/>
    <w:rsid w:val="000561F6"/>
    <w:rsid w:val="00060126"/>
    <w:rsid w:val="0006419C"/>
    <w:rsid w:val="00070725"/>
    <w:rsid w:val="00070A61"/>
    <w:rsid w:val="00072EE4"/>
    <w:rsid w:val="000761A2"/>
    <w:rsid w:val="0008025B"/>
    <w:rsid w:val="00083170"/>
    <w:rsid w:val="00083727"/>
    <w:rsid w:val="00083C75"/>
    <w:rsid w:val="00086C7A"/>
    <w:rsid w:val="000907A4"/>
    <w:rsid w:val="000933AF"/>
    <w:rsid w:val="00096C79"/>
    <w:rsid w:val="00096C82"/>
    <w:rsid w:val="00097634"/>
    <w:rsid w:val="00097CA0"/>
    <w:rsid w:val="000A01B1"/>
    <w:rsid w:val="000A4296"/>
    <w:rsid w:val="000A4709"/>
    <w:rsid w:val="000A7446"/>
    <w:rsid w:val="000B633D"/>
    <w:rsid w:val="000B6B7F"/>
    <w:rsid w:val="000C4DA0"/>
    <w:rsid w:val="000D0DE6"/>
    <w:rsid w:val="000D1224"/>
    <w:rsid w:val="000D48EB"/>
    <w:rsid w:val="000D4D9A"/>
    <w:rsid w:val="000D7962"/>
    <w:rsid w:val="000E113A"/>
    <w:rsid w:val="000E1172"/>
    <w:rsid w:val="000E634E"/>
    <w:rsid w:val="000F4F02"/>
    <w:rsid w:val="00102F5F"/>
    <w:rsid w:val="00105108"/>
    <w:rsid w:val="00105855"/>
    <w:rsid w:val="001063A0"/>
    <w:rsid w:val="0010716A"/>
    <w:rsid w:val="00111187"/>
    <w:rsid w:val="00117E0B"/>
    <w:rsid w:val="00135421"/>
    <w:rsid w:val="001366B3"/>
    <w:rsid w:val="00136A4A"/>
    <w:rsid w:val="00136C4D"/>
    <w:rsid w:val="0013722F"/>
    <w:rsid w:val="00137D10"/>
    <w:rsid w:val="00141364"/>
    <w:rsid w:val="00142A14"/>
    <w:rsid w:val="0014734C"/>
    <w:rsid w:val="00151F21"/>
    <w:rsid w:val="00151F62"/>
    <w:rsid w:val="00155948"/>
    <w:rsid w:val="001636C8"/>
    <w:rsid w:val="00163BEF"/>
    <w:rsid w:val="001676FC"/>
    <w:rsid w:val="00170C39"/>
    <w:rsid w:val="0017131D"/>
    <w:rsid w:val="00174783"/>
    <w:rsid w:val="001761AA"/>
    <w:rsid w:val="00181CC3"/>
    <w:rsid w:val="001854F9"/>
    <w:rsid w:val="0018657A"/>
    <w:rsid w:val="0019241D"/>
    <w:rsid w:val="00192D5F"/>
    <w:rsid w:val="00195D77"/>
    <w:rsid w:val="001B4B85"/>
    <w:rsid w:val="001B4FE9"/>
    <w:rsid w:val="001C2410"/>
    <w:rsid w:val="001C3906"/>
    <w:rsid w:val="001C3D42"/>
    <w:rsid w:val="001C5502"/>
    <w:rsid w:val="001D139A"/>
    <w:rsid w:val="001D2A0E"/>
    <w:rsid w:val="001D3EB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8E4"/>
    <w:rsid w:val="00227E93"/>
    <w:rsid w:val="00240A66"/>
    <w:rsid w:val="00240EF2"/>
    <w:rsid w:val="00241E4E"/>
    <w:rsid w:val="002420EF"/>
    <w:rsid w:val="00245556"/>
    <w:rsid w:val="0024719F"/>
    <w:rsid w:val="0026015F"/>
    <w:rsid w:val="00261568"/>
    <w:rsid w:val="00261AEB"/>
    <w:rsid w:val="0026413A"/>
    <w:rsid w:val="00267BF6"/>
    <w:rsid w:val="00272861"/>
    <w:rsid w:val="002837D5"/>
    <w:rsid w:val="00285A15"/>
    <w:rsid w:val="00287089"/>
    <w:rsid w:val="00287DCF"/>
    <w:rsid w:val="00291173"/>
    <w:rsid w:val="002911B5"/>
    <w:rsid w:val="0029141C"/>
    <w:rsid w:val="0029501C"/>
    <w:rsid w:val="0029556A"/>
    <w:rsid w:val="00296373"/>
    <w:rsid w:val="00297FE5"/>
    <w:rsid w:val="002A0F37"/>
    <w:rsid w:val="002B2682"/>
    <w:rsid w:val="002B2B5F"/>
    <w:rsid w:val="002B3C73"/>
    <w:rsid w:val="002C1BEE"/>
    <w:rsid w:val="002C53D8"/>
    <w:rsid w:val="002C6DB4"/>
    <w:rsid w:val="002D2A4C"/>
    <w:rsid w:val="002D698C"/>
    <w:rsid w:val="002E1A0F"/>
    <w:rsid w:val="002F3398"/>
    <w:rsid w:val="002F4454"/>
    <w:rsid w:val="002F4832"/>
    <w:rsid w:val="002F6F44"/>
    <w:rsid w:val="002F7395"/>
    <w:rsid w:val="002F7706"/>
    <w:rsid w:val="003067E0"/>
    <w:rsid w:val="003071F6"/>
    <w:rsid w:val="003109F6"/>
    <w:rsid w:val="00311167"/>
    <w:rsid w:val="00314635"/>
    <w:rsid w:val="00314F09"/>
    <w:rsid w:val="00317A31"/>
    <w:rsid w:val="003211BD"/>
    <w:rsid w:val="00321736"/>
    <w:rsid w:val="0032459E"/>
    <w:rsid w:val="003304C8"/>
    <w:rsid w:val="00331D2D"/>
    <w:rsid w:val="00341704"/>
    <w:rsid w:val="0035012D"/>
    <w:rsid w:val="003521FE"/>
    <w:rsid w:val="00362927"/>
    <w:rsid w:val="00363930"/>
    <w:rsid w:val="0036424F"/>
    <w:rsid w:val="003642DD"/>
    <w:rsid w:val="0036530C"/>
    <w:rsid w:val="0036608D"/>
    <w:rsid w:val="003667DA"/>
    <w:rsid w:val="00366B80"/>
    <w:rsid w:val="00373917"/>
    <w:rsid w:val="00377AAA"/>
    <w:rsid w:val="00380658"/>
    <w:rsid w:val="0038223C"/>
    <w:rsid w:val="003828AB"/>
    <w:rsid w:val="00384453"/>
    <w:rsid w:val="00385D1E"/>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7832"/>
    <w:rsid w:val="003D064F"/>
    <w:rsid w:val="003D35ED"/>
    <w:rsid w:val="003D51B5"/>
    <w:rsid w:val="003D6B95"/>
    <w:rsid w:val="003E35E4"/>
    <w:rsid w:val="003E3C38"/>
    <w:rsid w:val="003E6749"/>
    <w:rsid w:val="003E78F1"/>
    <w:rsid w:val="003F02B6"/>
    <w:rsid w:val="003F0B1E"/>
    <w:rsid w:val="003F7558"/>
    <w:rsid w:val="004027EC"/>
    <w:rsid w:val="00403D4A"/>
    <w:rsid w:val="004059DD"/>
    <w:rsid w:val="004108FD"/>
    <w:rsid w:val="00410E9F"/>
    <w:rsid w:val="00411559"/>
    <w:rsid w:val="00415DCA"/>
    <w:rsid w:val="00416019"/>
    <w:rsid w:val="00416C6D"/>
    <w:rsid w:val="0042455A"/>
    <w:rsid w:val="00434710"/>
    <w:rsid w:val="00435274"/>
    <w:rsid w:val="00435452"/>
    <w:rsid w:val="0044403D"/>
    <w:rsid w:val="00446D7F"/>
    <w:rsid w:val="00450268"/>
    <w:rsid w:val="00450EDD"/>
    <w:rsid w:val="00453A02"/>
    <w:rsid w:val="00454DF2"/>
    <w:rsid w:val="00455A5C"/>
    <w:rsid w:val="00456543"/>
    <w:rsid w:val="004579AD"/>
    <w:rsid w:val="00463A97"/>
    <w:rsid w:val="00465E97"/>
    <w:rsid w:val="00466272"/>
    <w:rsid w:val="0046726A"/>
    <w:rsid w:val="0047099A"/>
    <w:rsid w:val="00474BF8"/>
    <w:rsid w:val="00476544"/>
    <w:rsid w:val="0048042C"/>
    <w:rsid w:val="0048133A"/>
    <w:rsid w:val="00481632"/>
    <w:rsid w:val="004821A2"/>
    <w:rsid w:val="00484321"/>
    <w:rsid w:val="00485F55"/>
    <w:rsid w:val="00486BD8"/>
    <w:rsid w:val="004A0B6B"/>
    <w:rsid w:val="004A1B37"/>
    <w:rsid w:val="004A2BA9"/>
    <w:rsid w:val="004A5E5A"/>
    <w:rsid w:val="004B1C1D"/>
    <w:rsid w:val="004B398F"/>
    <w:rsid w:val="004B4C48"/>
    <w:rsid w:val="004B7010"/>
    <w:rsid w:val="004C156A"/>
    <w:rsid w:val="004C2070"/>
    <w:rsid w:val="004C2F35"/>
    <w:rsid w:val="004C412C"/>
    <w:rsid w:val="004C4B27"/>
    <w:rsid w:val="004C70F4"/>
    <w:rsid w:val="004D0E13"/>
    <w:rsid w:val="004D5AE6"/>
    <w:rsid w:val="004D6C5E"/>
    <w:rsid w:val="004E08C6"/>
    <w:rsid w:val="004E1B57"/>
    <w:rsid w:val="004E4026"/>
    <w:rsid w:val="004E633F"/>
    <w:rsid w:val="004F424D"/>
    <w:rsid w:val="004F561C"/>
    <w:rsid w:val="004F5FB4"/>
    <w:rsid w:val="00501822"/>
    <w:rsid w:val="0050750F"/>
    <w:rsid w:val="00511937"/>
    <w:rsid w:val="0051406B"/>
    <w:rsid w:val="00515307"/>
    <w:rsid w:val="00515B79"/>
    <w:rsid w:val="0052139E"/>
    <w:rsid w:val="0052152B"/>
    <w:rsid w:val="0052570C"/>
    <w:rsid w:val="005269E1"/>
    <w:rsid w:val="00527F4D"/>
    <w:rsid w:val="00532761"/>
    <w:rsid w:val="005328B6"/>
    <w:rsid w:val="00533C00"/>
    <w:rsid w:val="00537CBB"/>
    <w:rsid w:val="00540366"/>
    <w:rsid w:val="00541CDD"/>
    <w:rsid w:val="00541F8A"/>
    <w:rsid w:val="005422C2"/>
    <w:rsid w:val="005530FD"/>
    <w:rsid w:val="0055380D"/>
    <w:rsid w:val="00553F5D"/>
    <w:rsid w:val="005546DE"/>
    <w:rsid w:val="005562F9"/>
    <w:rsid w:val="00560C70"/>
    <w:rsid w:val="00561F8B"/>
    <w:rsid w:val="00563457"/>
    <w:rsid w:val="0057489B"/>
    <w:rsid w:val="005814B0"/>
    <w:rsid w:val="0058217A"/>
    <w:rsid w:val="005838AE"/>
    <w:rsid w:val="00583D5B"/>
    <w:rsid w:val="00594E67"/>
    <w:rsid w:val="00595846"/>
    <w:rsid w:val="005959BC"/>
    <w:rsid w:val="00597BAF"/>
    <w:rsid w:val="005A04C6"/>
    <w:rsid w:val="005A1EC0"/>
    <w:rsid w:val="005A2809"/>
    <w:rsid w:val="005A317C"/>
    <w:rsid w:val="005A4E3A"/>
    <w:rsid w:val="005A5856"/>
    <w:rsid w:val="005A71F7"/>
    <w:rsid w:val="005B2E99"/>
    <w:rsid w:val="005B4F4C"/>
    <w:rsid w:val="005B6908"/>
    <w:rsid w:val="005B6A01"/>
    <w:rsid w:val="005C18D8"/>
    <w:rsid w:val="005C2C40"/>
    <w:rsid w:val="005C540C"/>
    <w:rsid w:val="005C6409"/>
    <w:rsid w:val="005C7508"/>
    <w:rsid w:val="005C7DDB"/>
    <w:rsid w:val="005D1C95"/>
    <w:rsid w:val="005D2AE1"/>
    <w:rsid w:val="005D3DF8"/>
    <w:rsid w:val="005E6946"/>
    <w:rsid w:val="005F494A"/>
    <w:rsid w:val="005F5A35"/>
    <w:rsid w:val="00601C7F"/>
    <w:rsid w:val="00603A02"/>
    <w:rsid w:val="00603F2D"/>
    <w:rsid w:val="0060433D"/>
    <w:rsid w:val="00605677"/>
    <w:rsid w:val="00605E90"/>
    <w:rsid w:val="00610B73"/>
    <w:rsid w:val="00611507"/>
    <w:rsid w:val="00611951"/>
    <w:rsid w:val="00612CB9"/>
    <w:rsid w:val="006158D9"/>
    <w:rsid w:val="00615B5D"/>
    <w:rsid w:val="0061649C"/>
    <w:rsid w:val="006230D7"/>
    <w:rsid w:val="00627819"/>
    <w:rsid w:val="006312E9"/>
    <w:rsid w:val="00637B6C"/>
    <w:rsid w:val="006437D5"/>
    <w:rsid w:val="00644140"/>
    <w:rsid w:val="00644DCF"/>
    <w:rsid w:val="006456D9"/>
    <w:rsid w:val="00646CB9"/>
    <w:rsid w:val="00650D7B"/>
    <w:rsid w:val="006546F7"/>
    <w:rsid w:val="00656B1F"/>
    <w:rsid w:val="00656EC3"/>
    <w:rsid w:val="00660081"/>
    <w:rsid w:val="006616AA"/>
    <w:rsid w:val="00663CF0"/>
    <w:rsid w:val="00664641"/>
    <w:rsid w:val="00664CEE"/>
    <w:rsid w:val="00666949"/>
    <w:rsid w:val="00666E5D"/>
    <w:rsid w:val="0067113E"/>
    <w:rsid w:val="00674EA6"/>
    <w:rsid w:val="006769AC"/>
    <w:rsid w:val="00682D36"/>
    <w:rsid w:val="00687F81"/>
    <w:rsid w:val="00690E0B"/>
    <w:rsid w:val="0069352B"/>
    <w:rsid w:val="006937F6"/>
    <w:rsid w:val="006977AD"/>
    <w:rsid w:val="006A0E18"/>
    <w:rsid w:val="006A5E1B"/>
    <w:rsid w:val="006A78A2"/>
    <w:rsid w:val="006B0C21"/>
    <w:rsid w:val="006B24B0"/>
    <w:rsid w:val="006B4D64"/>
    <w:rsid w:val="006B4EF4"/>
    <w:rsid w:val="006C21AD"/>
    <w:rsid w:val="006D29FD"/>
    <w:rsid w:val="006D3D66"/>
    <w:rsid w:val="006D54D3"/>
    <w:rsid w:val="006E10CA"/>
    <w:rsid w:val="006E1702"/>
    <w:rsid w:val="006E2F00"/>
    <w:rsid w:val="006E3746"/>
    <w:rsid w:val="006E635C"/>
    <w:rsid w:val="006F417F"/>
    <w:rsid w:val="006F4586"/>
    <w:rsid w:val="007027FB"/>
    <w:rsid w:val="007036DE"/>
    <w:rsid w:val="00705397"/>
    <w:rsid w:val="0070656A"/>
    <w:rsid w:val="007108EB"/>
    <w:rsid w:val="007127F3"/>
    <w:rsid w:val="00713545"/>
    <w:rsid w:val="0071397D"/>
    <w:rsid w:val="00713BC3"/>
    <w:rsid w:val="00720A91"/>
    <w:rsid w:val="00730646"/>
    <w:rsid w:val="00731B56"/>
    <w:rsid w:val="00732149"/>
    <w:rsid w:val="00732542"/>
    <w:rsid w:val="00735741"/>
    <w:rsid w:val="00751C49"/>
    <w:rsid w:val="00754566"/>
    <w:rsid w:val="00754A71"/>
    <w:rsid w:val="007602E8"/>
    <w:rsid w:val="007625C1"/>
    <w:rsid w:val="00763E07"/>
    <w:rsid w:val="0076443B"/>
    <w:rsid w:val="00764AFC"/>
    <w:rsid w:val="00767E9B"/>
    <w:rsid w:val="00772C0D"/>
    <w:rsid w:val="00773053"/>
    <w:rsid w:val="007763DC"/>
    <w:rsid w:val="00777CBF"/>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373"/>
    <w:rsid w:val="007B454F"/>
    <w:rsid w:val="007C07BB"/>
    <w:rsid w:val="007C13D1"/>
    <w:rsid w:val="007C5F6E"/>
    <w:rsid w:val="007D20B3"/>
    <w:rsid w:val="007D3566"/>
    <w:rsid w:val="007E13DD"/>
    <w:rsid w:val="007E1DF2"/>
    <w:rsid w:val="007E27F3"/>
    <w:rsid w:val="007E4749"/>
    <w:rsid w:val="007F031B"/>
    <w:rsid w:val="007F2EF4"/>
    <w:rsid w:val="007F31C0"/>
    <w:rsid w:val="007F481C"/>
    <w:rsid w:val="007F4F2D"/>
    <w:rsid w:val="007F7AED"/>
    <w:rsid w:val="00801AEB"/>
    <w:rsid w:val="00805FDB"/>
    <w:rsid w:val="00807914"/>
    <w:rsid w:val="008152CE"/>
    <w:rsid w:val="0081673E"/>
    <w:rsid w:val="00816B90"/>
    <w:rsid w:val="008260CF"/>
    <w:rsid w:val="00830C62"/>
    <w:rsid w:val="00831113"/>
    <w:rsid w:val="008317FE"/>
    <w:rsid w:val="00831927"/>
    <w:rsid w:val="00840348"/>
    <w:rsid w:val="008430BE"/>
    <w:rsid w:val="008453A4"/>
    <w:rsid w:val="0085010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766E3"/>
    <w:rsid w:val="00881966"/>
    <w:rsid w:val="008847AB"/>
    <w:rsid w:val="00891C81"/>
    <w:rsid w:val="008927B0"/>
    <w:rsid w:val="008A17C9"/>
    <w:rsid w:val="008A5F9C"/>
    <w:rsid w:val="008A6DB9"/>
    <w:rsid w:val="008B4DB0"/>
    <w:rsid w:val="008B5620"/>
    <w:rsid w:val="008C11D7"/>
    <w:rsid w:val="008C2C29"/>
    <w:rsid w:val="008C37A0"/>
    <w:rsid w:val="008C43A1"/>
    <w:rsid w:val="008C503B"/>
    <w:rsid w:val="008C5A73"/>
    <w:rsid w:val="008C5B48"/>
    <w:rsid w:val="008C5E65"/>
    <w:rsid w:val="008D0B52"/>
    <w:rsid w:val="008D29AE"/>
    <w:rsid w:val="008E0128"/>
    <w:rsid w:val="008E1C69"/>
    <w:rsid w:val="008E5768"/>
    <w:rsid w:val="008E72F6"/>
    <w:rsid w:val="008E7F80"/>
    <w:rsid w:val="008F19E8"/>
    <w:rsid w:val="008F588E"/>
    <w:rsid w:val="008F6137"/>
    <w:rsid w:val="008F6196"/>
    <w:rsid w:val="008F6FE8"/>
    <w:rsid w:val="008F738E"/>
    <w:rsid w:val="0090275B"/>
    <w:rsid w:val="009040B9"/>
    <w:rsid w:val="009043B5"/>
    <w:rsid w:val="00904D56"/>
    <w:rsid w:val="0090587F"/>
    <w:rsid w:val="00910160"/>
    <w:rsid w:val="00911C34"/>
    <w:rsid w:val="0091230F"/>
    <w:rsid w:val="00912907"/>
    <w:rsid w:val="00915F6C"/>
    <w:rsid w:val="009162BE"/>
    <w:rsid w:val="009165E5"/>
    <w:rsid w:val="00917405"/>
    <w:rsid w:val="00917F70"/>
    <w:rsid w:val="0092055B"/>
    <w:rsid w:val="00921015"/>
    <w:rsid w:val="00921151"/>
    <w:rsid w:val="00921C05"/>
    <w:rsid w:val="00924AA6"/>
    <w:rsid w:val="00925A9C"/>
    <w:rsid w:val="00927793"/>
    <w:rsid w:val="00927EF5"/>
    <w:rsid w:val="00932D4D"/>
    <w:rsid w:val="00934584"/>
    <w:rsid w:val="00934B3F"/>
    <w:rsid w:val="00934FE1"/>
    <w:rsid w:val="00936106"/>
    <w:rsid w:val="0093614E"/>
    <w:rsid w:val="00942011"/>
    <w:rsid w:val="00942313"/>
    <w:rsid w:val="00946B9C"/>
    <w:rsid w:val="00953593"/>
    <w:rsid w:val="00956C11"/>
    <w:rsid w:val="00956E42"/>
    <w:rsid w:val="0096155D"/>
    <w:rsid w:val="00966A96"/>
    <w:rsid w:val="00970DB3"/>
    <w:rsid w:val="009724E6"/>
    <w:rsid w:val="009766E3"/>
    <w:rsid w:val="0098089F"/>
    <w:rsid w:val="00980CEC"/>
    <w:rsid w:val="009823DB"/>
    <w:rsid w:val="00983285"/>
    <w:rsid w:val="00986CB6"/>
    <w:rsid w:val="009946D2"/>
    <w:rsid w:val="00995ADB"/>
    <w:rsid w:val="0099650C"/>
    <w:rsid w:val="00996B9B"/>
    <w:rsid w:val="00996F3C"/>
    <w:rsid w:val="009A0D23"/>
    <w:rsid w:val="009A20D1"/>
    <w:rsid w:val="009A302A"/>
    <w:rsid w:val="009A7D6B"/>
    <w:rsid w:val="009B04FA"/>
    <w:rsid w:val="009B0F2C"/>
    <w:rsid w:val="009B272A"/>
    <w:rsid w:val="009B3C63"/>
    <w:rsid w:val="009B5D44"/>
    <w:rsid w:val="009C318D"/>
    <w:rsid w:val="009C57A4"/>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69FD"/>
    <w:rsid w:val="00A165E5"/>
    <w:rsid w:val="00A20523"/>
    <w:rsid w:val="00A208B6"/>
    <w:rsid w:val="00A236D6"/>
    <w:rsid w:val="00A23DCC"/>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2FB0"/>
    <w:rsid w:val="00A63555"/>
    <w:rsid w:val="00A668DB"/>
    <w:rsid w:val="00A72BA5"/>
    <w:rsid w:val="00A7568E"/>
    <w:rsid w:val="00A76E57"/>
    <w:rsid w:val="00A82063"/>
    <w:rsid w:val="00A83C27"/>
    <w:rsid w:val="00A85AB7"/>
    <w:rsid w:val="00A86B75"/>
    <w:rsid w:val="00A86C90"/>
    <w:rsid w:val="00A9106C"/>
    <w:rsid w:val="00A92A9A"/>
    <w:rsid w:val="00A96ACF"/>
    <w:rsid w:val="00A9720C"/>
    <w:rsid w:val="00A97AB1"/>
    <w:rsid w:val="00AA3950"/>
    <w:rsid w:val="00AB1059"/>
    <w:rsid w:val="00AB33A3"/>
    <w:rsid w:val="00AB34EF"/>
    <w:rsid w:val="00AC07D0"/>
    <w:rsid w:val="00AC41AA"/>
    <w:rsid w:val="00AC4B8A"/>
    <w:rsid w:val="00AC4CF3"/>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F1E5B"/>
    <w:rsid w:val="00B008E9"/>
    <w:rsid w:val="00B12CFC"/>
    <w:rsid w:val="00B20070"/>
    <w:rsid w:val="00B20C52"/>
    <w:rsid w:val="00B219EC"/>
    <w:rsid w:val="00B303F4"/>
    <w:rsid w:val="00B31761"/>
    <w:rsid w:val="00B31F4C"/>
    <w:rsid w:val="00B34E0F"/>
    <w:rsid w:val="00B37C82"/>
    <w:rsid w:val="00B407E3"/>
    <w:rsid w:val="00B42520"/>
    <w:rsid w:val="00B42817"/>
    <w:rsid w:val="00B42D2D"/>
    <w:rsid w:val="00B46C86"/>
    <w:rsid w:val="00B55DD7"/>
    <w:rsid w:val="00B572DD"/>
    <w:rsid w:val="00B65057"/>
    <w:rsid w:val="00B65158"/>
    <w:rsid w:val="00B65ACA"/>
    <w:rsid w:val="00B6759A"/>
    <w:rsid w:val="00B74C41"/>
    <w:rsid w:val="00B74C89"/>
    <w:rsid w:val="00B75640"/>
    <w:rsid w:val="00B75C11"/>
    <w:rsid w:val="00B80BAB"/>
    <w:rsid w:val="00B8203A"/>
    <w:rsid w:val="00B82572"/>
    <w:rsid w:val="00B92862"/>
    <w:rsid w:val="00B961B8"/>
    <w:rsid w:val="00B97303"/>
    <w:rsid w:val="00BA024F"/>
    <w:rsid w:val="00BA2C83"/>
    <w:rsid w:val="00BA3A8E"/>
    <w:rsid w:val="00BA5A15"/>
    <w:rsid w:val="00BA6F2E"/>
    <w:rsid w:val="00BB5DF1"/>
    <w:rsid w:val="00BB661C"/>
    <w:rsid w:val="00BC28E9"/>
    <w:rsid w:val="00BC3D72"/>
    <w:rsid w:val="00BC469B"/>
    <w:rsid w:val="00BC4D8D"/>
    <w:rsid w:val="00BC5185"/>
    <w:rsid w:val="00BC5E14"/>
    <w:rsid w:val="00BE0A98"/>
    <w:rsid w:val="00BE0D6A"/>
    <w:rsid w:val="00BE207F"/>
    <w:rsid w:val="00BE37D9"/>
    <w:rsid w:val="00BE3961"/>
    <w:rsid w:val="00BE4209"/>
    <w:rsid w:val="00BE43A8"/>
    <w:rsid w:val="00BE4C0A"/>
    <w:rsid w:val="00BF420B"/>
    <w:rsid w:val="00BF48A2"/>
    <w:rsid w:val="00C00689"/>
    <w:rsid w:val="00C027F9"/>
    <w:rsid w:val="00C04B33"/>
    <w:rsid w:val="00C05093"/>
    <w:rsid w:val="00C1072E"/>
    <w:rsid w:val="00C10AAA"/>
    <w:rsid w:val="00C11A96"/>
    <w:rsid w:val="00C1227F"/>
    <w:rsid w:val="00C122FA"/>
    <w:rsid w:val="00C13189"/>
    <w:rsid w:val="00C16C43"/>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25D5"/>
    <w:rsid w:val="00C54D1A"/>
    <w:rsid w:val="00C63649"/>
    <w:rsid w:val="00C64F4E"/>
    <w:rsid w:val="00C66314"/>
    <w:rsid w:val="00C67AAA"/>
    <w:rsid w:val="00C7161A"/>
    <w:rsid w:val="00C71D16"/>
    <w:rsid w:val="00C763C2"/>
    <w:rsid w:val="00C81372"/>
    <w:rsid w:val="00C8286B"/>
    <w:rsid w:val="00C83DDF"/>
    <w:rsid w:val="00C8574C"/>
    <w:rsid w:val="00C859E8"/>
    <w:rsid w:val="00C86928"/>
    <w:rsid w:val="00C92561"/>
    <w:rsid w:val="00C92680"/>
    <w:rsid w:val="00C9342F"/>
    <w:rsid w:val="00C94AF2"/>
    <w:rsid w:val="00C957AA"/>
    <w:rsid w:val="00C958E0"/>
    <w:rsid w:val="00C96186"/>
    <w:rsid w:val="00C9644D"/>
    <w:rsid w:val="00C96521"/>
    <w:rsid w:val="00C96CEB"/>
    <w:rsid w:val="00C97935"/>
    <w:rsid w:val="00CA090F"/>
    <w:rsid w:val="00CA2887"/>
    <w:rsid w:val="00CA6479"/>
    <w:rsid w:val="00CA678F"/>
    <w:rsid w:val="00CB08D2"/>
    <w:rsid w:val="00CB3664"/>
    <w:rsid w:val="00CB500A"/>
    <w:rsid w:val="00CB5B0D"/>
    <w:rsid w:val="00CB6319"/>
    <w:rsid w:val="00CC20AA"/>
    <w:rsid w:val="00CD01D6"/>
    <w:rsid w:val="00CD0E1F"/>
    <w:rsid w:val="00CD295A"/>
    <w:rsid w:val="00CD4356"/>
    <w:rsid w:val="00CD547C"/>
    <w:rsid w:val="00CD5E7E"/>
    <w:rsid w:val="00CD7827"/>
    <w:rsid w:val="00CE2974"/>
    <w:rsid w:val="00CE6FBB"/>
    <w:rsid w:val="00CF1FEF"/>
    <w:rsid w:val="00CF3B94"/>
    <w:rsid w:val="00CF47F5"/>
    <w:rsid w:val="00CF58D4"/>
    <w:rsid w:val="00D014FA"/>
    <w:rsid w:val="00D037D8"/>
    <w:rsid w:val="00D03C1B"/>
    <w:rsid w:val="00D071DE"/>
    <w:rsid w:val="00D12320"/>
    <w:rsid w:val="00D1232E"/>
    <w:rsid w:val="00D15960"/>
    <w:rsid w:val="00D1645B"/>
    <w:rsid w:val="00D239D3"/>
    <w:rsid w:val="00D25858"/>
    <w:rsid w:val="00D27482"/>
    <w:rsid w:val="00D31850"/>
    <w:rsid w:val="00D32511"/>
    <w:rsid w:val="00D343DC"/>
    <w:rsid w:val="00D369CE"/>
    <w:rsid w:val="00D36BF1"/>
    <w:rsid w:val="00D407A9"/>
    <w:rsid w:val="00D413D8"/>
    <w:rsid w:val="00D419E6"/>
    <w:rsid w:val="00D41BBB"/>
    <w:rsid w:val="00D42783"/>
    <w:rsid w:val="00D44F63"/>
    <w:rsid w:val="00D45106"/>
    <w:rsid w:val="00D502D3"/>
    <w:rsid w:val="00D5395A"/>
    <w:rsid w:val="00D54344"/>
    <w:rsid w:val="00D55D88"/>
    <w:rsid w:val="00D5639D"/>
    <w:rsid w:val="00D56689"/>
    <w:rsid w:val="00D5783E"/>
    <w:rsid w:val="00D609E5"/>
    <w:rsid w:val="00D610D6"/>
    <w:rsid w:val="00D62374"/>
    <w:rsid w:val="00D64DAA"/>
    <w:rsid w:val="00D6611B"/>
    <w:rsid w:val="00D70EBE"/>
    <w:rsid w:val="00D71A9D"/>
    <w:rsid w:val="00D7591B"/>
    <w:rsid w:val="00D826E0"/>
    <w:rsid w:val="00D82B36"/>
    <w:rsid w:val="00D831FF"/>
    <w:rsid w:val="00D84239"/>
    <w:rsid w:val="00D8443E"/>
    <w:rsid w:val="00D84B25"/>
    <w:rsid w:val="00D84BEC"/>
    <w:rsid w:val="00D872D9"/>
    <w:rsid w:val="00D875D4"/>
    <w:rsid w:val="00D8760E"/>
    <w:rsid w:val="00D907D3"/>
    <w:rsid w:val="00D90D91"/>
    <w:rsid w:val="00D9163A"/>
    <w:rsid w:val="00D91B68"/>
    <w:rsid w:val="00D925FC"/>
    <w:rsid w:val="00D94E56"/>
    <w:rsid w:val="00D96AEF"/>
    <w:rsid w:val="00DA0569"/>
    <w:rsid w:val="00DA140B"/>
    <w:rsid w:val="00DA5952"/>
    <w:rsid w:val="00DA5D39"/>
    <w:rsid w:val="00DA6CA5"/>
    <w:rsid w:val="00DB1011"/>
    <w:rsid w:val="00DB1071"/>
    <w:rsid w:val="00DB1210"/>
    <w:rsid w:val="00DB1B96"/>
    <w:rsid w:val="00DB5462"/>
    <w:rsid w:val="00DB5BBA"/>
    <w:rsid w:val="00DB7811"/>
    <w:rsid w:val="00DC203C"/>
    <w:rsid w:val="00DC544D"/>
    <w:rsid w:val="00DD1958"/>
    <w:rsid w:val="00DD2B9A"/>
    <w:rsid w:val="00DD4152"/>
    <w:rsid w:val="00DE060F"/>
    <w:rsid w:val="00DE07A6"/>
    <w:rsid w:val="00DE2DB3"/>
    <w:rsid w:val="00DE3266"/>
    <w:rsid w:val="00DE4AF9"/>
    <w:rsid w:val="00DF3DC9"/>
    <w:rsid w:val="00DF3DD9"/>
    <w:rsid w:val="00DF4511"/>
    <w:rsid w:val="00DF4A88"/>
    <w:rsid w:val="00DF6292"/>
    <w:rsid w:val="00E00984"/>
    <w:rsid w:val="00E02147"/>
    <w:rsid w:val="00E02536"/>
    <w:rsid w:val="00E03BEC"/>
    <w:rsid w:val="00E0403C"/>
    <w:rsid w:val="00E078E3"/>
    <w:rsid w:val="00E11873"/>
    <w:rsid w:val="00E12411"/>
    <w:rsid w:val="00E239DB"/>
    <w:rsid w:val="00E25DD0"/>
    <w:rsid w:val="00E26277"/>
    <w:rsid w:val="00E31A54"/>
    <w:rsid w:val="00E31CFF"/>
    <w:rsid w:val="00E35AE1"/>
    <w:rsid w:val="00E37574"/>
    <w:rsid w:val="00E416C0"/>
    <w:rsid w:val="00E447FD"/>
    <w:rsid w:val="00E44E65"/>
    <w:rsid w:val="00E45959"/>
    <w:rsid w:val="00E55242"/>
    <w:rsid w:val="00E55313"/>
    <w:rsid w:val="00E55DB6"/>
    <w:rsid w:val="00E617BE"/>
    <w:rsid w:val="00E71339"/>
    <w:rsid w:val="00E744CD"/>
    <w:rsid w:val="00E770AD"/>
    <w:rsid w:val="00E80132"/>
    <w:rsid w:val="00E850A2"/>
    <w:rsid w:val="00E90100"/>
    <w:rsid w:val="00E91C31"/>
    <w:rsid w:val="00E94916"/>
    <w:rsid w:val="00EA228A"/>
    <w:rsid w:val="00EA45BB"/>
    <w:rsid w:val="00EB2560"/>
    <w:rsid w:val="00EB2ACE"/>
    <w:rsid w:val="00EB497D"/>
    <w:rsid w:val="00EB4A24"/>
    <w:rsid w:val="00EB6555"/>
    <w:rsid w:val="00EC0DE5"/>
    <w:rsid w:val="00EC253C"/>
    <w:rsid w:val="00EC549E"/>
    <w:rsid w:val="00ED213B"/>
    <w:rsid w:val="00ED3693"/>
    <w:rsid w:val="00ED3F01"/>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5EA3"/>
    <w:rsid w:val="00F15CDF"/>
    <w:rsid w:val="00F202A8"/>
    <w:rsid w:val="00F2110B"/>
    <w:rsid w:val="00F22DAC"/>
    <w:rsid w:val="00F260C9"/>
    <w:rsid w:val="00F321AD"/>
    <w:rsid w:val="00F34F9C"/>
    <w:rsid w:val="00F3584C"/>
    <w:rsid w:val="00F35F92"/>
    <w:rsid w:val="00F407E0"/>
    <w:rsid w:val="00F43C0A"/>
    <w:rsid w:val="00F46CEB"/>
    <w:rsid w:val="00F502AD"/>
    <w:rsid w:val="00F50BEE"/>
    <w:rsid w:val="00F50FD0"/>
    <w:rsid w:val="00F5739C"/>
    <w:rsid w:val="00F607C4"/>
    <w:rsid w:val="00F6327B"/>
    <w:rsid w:val="00F65843"/>
    <w:rsid w:val="00F6643E"/>
    <w:rsid w:val="00F707F7"/>
    <w:rsid w:val="00F7545D"/>
    <w:rsid w:val="00F75BA3"/>
    <w:rsid w:val="00F81AD3"/>
    <w:rsid w:val="00F9259D"/>
    <w:rsid w:val="00F939D5"/>
    <w:rsid w:val="00F944DB"/>
    <w:rsid w:val="00F95B0D"/>
    <w:rsid w:val="00F96F0E"/>
    <w:rsid w:val="00F97C15"/>
    <w:rsid w:val="00FA0117"/>
    <w:rsid w:val="00FA40B4"/>
    <w:rsid w:val="00FB1757"/>
    <w:rsid w:val="00FB20AC"/>
    <w:rsid w:val="00FB37EF"/>
    <w:rsid w:val="00FB4259"/>
    <w:rsid w:val="00FB4862"/>
    <w:rsid w:val="00FB4E8B"/>
    <w:rsid w:val="00FB669C"/>
    <w:rsid w:val="00FC0907"/>
    <w:rsid w:val="00FC1250"/>
    <w:rsid w:val="00FD16B8"/>
    <w:rsid w:val="00FD23C6"/>
    <w:rsid w:val="00FD64EB"/>
    <w:rsid w:val="00FD6FA5"/>
    <w:rsid w:val="00FD7269"/>
    <w:rsid w:val="00FD7C9E"/>
    <w:rsid w:val="00FE1F53"/>
    <w:rsid w:val="00FE29BB"/>
    <w:rsid w:val="00FE3D52"/>
    <w:rsid w:val="00FE720B"/>
    <w:rsid w:val="00FE7BD3"/>
    <w:rsid w:val="00FF3052"/>
    <w:rsid w:val="00FF5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6742AC58-A685-B642-8620-60A3BACA0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spacing w:after="240"/>
      <w:ind w:left="504" w:hanging="504"/>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 w:type="character" w:customStyle="1" w:styleId="UnresolvedMention1">
    <w:name w:val="Unresolved Mention1"/>
    <w:basedOn w:val="DefaultParagraphFont"/>
    <w:uiPriority w:val="99"/>
    <w:semiHidden/>
    <w:unhideWhenUsed/>
    <w:rsid w:val="00FB3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szuwalski/G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E4D5D-C6DA-F443-9E59-D5936DE41F71}">
  <ds:schemaRefs>
    <ds:schemaRef ds:uri="http://schemas.openxmlformats.org/officeDocument/2006/bibliography"/>
  </ds:schemaRefs>
</ds:datastoreItem>
</file>

<file path=customXml/itemProps2.xml><?xml version="1.0" encoding="utf-8"?>
<ds:datastoreItem xmlns:ds="http://schemas.openxmlformats.org/officeDocument/2006/customXml" ds:itemID="{505E8D45-991E-334B-B6A2-4A5A67191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7</Pages>
  <Words>24591</Words>
  <Characters>140170</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leeqi</cp:lastModifiedBy>
  <cp:revision>2</cp:revision>
  <dcterms:created xsi:type="dcterms:W3CDTF">2019-03-26T21:30:00Z</dcterms:created>
  <dcterms:modified xsi:type="dcterms:W3CDTF">2019-04-1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mZugl57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